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The Killing of a Male Child of the Jarawa Tribe in the Andaman Islands, India</w:t>
      </w:r>
      <w:r w:rsidR="0012764C" w:rsidRPr="0012764C">
        <w:rPr>
          <w:rFonts w:ascii="Times New Roman" w:hAnsi="Times New Roman" w:cs="Times New Roman"/>
          <w:b/>
          <w:sz w:val="24"/>
          <w:szCs w:val="24"/>
        </w:rPr>
        <w:t>: An Ethical Deliberation</w:t>
      </w:r>
    </w:p>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The Moral Problem</w:t>
      </w:r>
    </w:p>
    <w:p w:rsidR="008C1AFD" w:rsidRPr="0012764C" w:rsidRDefault="009244E2"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 xml:space="preserve">The Jarawas are a negrito tribe of dark-skinned, short-statured individuals living in the Andamans Islands. </w:t>
      </w:r>
      <w:r w:rsidR="008C1AFD" w:rsidRPr="0012764C">
        <w:rPr>
          <w:rFonts w:ascii="Times New Roman" w:hAnsi="Times New Roman" w:cs="Times New Roman"/>
          <w:sz w:val="24"/>
          <w:szCs w:val="24"/>
        </w:rPr>
        <w:t xml:space="preserve">In March 2016, a light-skinned male child </w:t>
      </w:r>
      <w:r w:rsidR="00091027" w:rsidRPr="0012764C">
        <w:rPr>
          <w:rFonts w:ascii="Times New Roman" w:hAnsi="Times New Roman" w:cs="Times New Roman"/>
          <w:sz w:val="24"/>
          <w:szCs w:val="24"/>
        </w:rPr>
        <w:t xml:space="preserve">was </w:t>
      </w:r>
      <w:r w:rsidR="008C1AFD" w:rsidRPr="0012764C">
        <w:rPr>
          <w:rFonts w:ascii="Times New Roman" w:hAnsi="Times New Roman" w:cs="Times New Roman"/>
          <w:sz w:val="24"/>
          <w:szCs w:val="24"/>
        </w:rPr>
        <w:t>born to an unmarried woman belonging to the Jarawa tribe</w:t>
      </w:r>
      <w:r w:rsidRPr="0012764C">
        <w:rPr>
          <w:rFonts w:ascii="Times New Roman" w:hAnsi="Times New Roman" w:cs="Times New Roman"/>
          <w:sz w:val="24"/>
          <w:szCs w:val="24"/>
        </w:rPr>
        <w:t>. At 5-mont</w:t>
      </w:r>
      <w:r w:rsidR="00091027" w:rsidRPr="0012764C">
        <w:rPr>
          <w:rFonts w:ascii="Times New Roman" w:hAnsi="Times New Roman" w:cs="Times New Roman"/>
          <w:sz w:val="24"/>
          <w:szCs w:val="24"/>
        </w:rPr>
        <w:t>h</w:t>
      </w:r>
      <w:r w:rsidRPr="0012764C">
        <w:rPr>
          <w:rFonts w:ascii="Times New Roman" w:hAnsi="Times New Roman" w:cs="Times New Roman"/>
          <w:sz w:val="24"/>
          <w:szCs w:val="24"/>
        </w:rPr>
        <w:t>s</w:t>
      </w:r>
      <w:r w:rsidR="00091027" w:rsidRPr="0012764C">
        <w:rPr>
          <w:rFonts w:ascii="Times New Roman" w:hAnsi="Times New Roman" w:cs="Times New Roman"/>
          <w:sz w:val="24"/>
          <w:szCs w:val="24"/>
        </w:rPr>
        <w:t xml:space="preserve"> of age, the baby-boy</w:t>
      </w:r>
      <w:r w:rsidR="008C1AFD" w:rsidRPr="0012764C">
        <w:rPr>
          <w:rFonts w:ascii="Times New Roman" w:hAnsi="Times New Roman" w:cs="Times New Roman"/>
          <w:sz w:val="24"/>
          <w:szCs w:val="24"/>
        </w:rPr>
        <w:t xml:space="preserve"> was killed by an elder of the tribe. The child was a result of an affair of a tribal woman with a mainland individual, who used to visit the island to ga</w:t>
      </w:r>
      <w:r w:rsidR="008523D7" w:rsidRPr="0012764C">
        <w:rPr>
          <w:rFonts w:ascii="Times New Roman" w:hAnsi="Times New Roman" w:cs="Times New Roman"/>
          <w:sz w:val="24"/>
          <w:szCs w:val="24"/>
        </w:rPr>
        <w:t>ther lumber for a mainland lumbe</w:t>
      </w:r>
      <w:r w:rsidR="008C1AFD" w:rsidRPr="0012764C">
        <w:rPr>
          <w:rFonts w:ascii="Times New Roman" w:hAnsi="Times New Roman" w:cs="Times New Roman"/>
          <w:sz w:val="24"/>
          <w:szCs w:val="24"/>
        </w:rPr>
        <w:t>r company in the protected land of the Jarawas. He and his associate got the elder Tatehane drunk and instigated him to kill the child to avoid all possible evidence of his illicit relationship with the said Jarawa woman. The child was taken from the woman’s that</w:t>
      </w:r>
      <w:r w:rsidR="00BE778E" w:rsidRPr="0012764C">
        <w:rPr>
          <w:rFonts w:ascii="Times New Roman" w:hAnsi="Times New Roman" w:cs="Times New Roman"/>
          <w:sz w:val="24"/>
          <w:szCs w:val="24"/>
        </w:rPr>
        <w:t>ched house by the elder</w:t>
      </w:r>
      <w:r w:rsidR="008C1AFD" w:rsidRPr="0012764C">
        <w:rPr>
          <w:rFonts w:ascii="Times New Roman" w:hAnsi="Times New Roman" w:cs="Times New Roman"/>
          <w:sz w:val="24"/>
          <w:szCs w:val="24"/>
        </w:rPr>
        <w:t>, in a drunken stupor</w:t>
      </w:r>
      <w:r w:rsidR="008523D7" w:rsidRPr="0012764C">
        <w:rPr>
          <w:rFonts w:ascii="Times New Roman" w:hAnsi="Times New Roman" w:cs="Times New Roman"/>
          <w:sz w:val="24"/>
          <w:szCs w:val="24"/>
        </w:rPr>
        <w:t>,</w:t>
      </w:r>
      <w:r w:rsidR="008C1AFD" w:rsidRPr="0012764C">
        <w:rPr>
          <w:rFonts w:ascii="Times New Roman" w:hAnsi="Times New Roman" w:cs="Times New Roman"/>
          <w:sz w:val="24"/>
          <w:szCs w:val="24"/>
        </w:rPr>
        <w:t xml:space="preserve"> and killed by drowning. The bo</w:t>
      </w:r>
      <w:r w:rsidR="00E13F82" w:rsidRPr="0012764C">
        <w:rPr>
          <w:rFonts w:ascii="Times New Roman" w:hAnsi="Times New Roman" w:cs="Times New Roman"/>
          <w:sz w:val="24"/>
          <w:szCs w:val="24"/>
        </w:rPr>
        <w:t>dy of the deceased child was</w:t>
      </w:r>
      <w:r w:rsidR="008C1AFD" w:rsidRPr="0012764C">
        <w:rPr>
          <w:rFonts w:ascii="Times New Roman" w:hAnsi="Times New Roman" w:cs="Times New Roman"/>
          <w:sz w:val="24"/>
          <w:szCs w:val="24"/>
        </w:rPr>
        <w:t xml:space="preserve"> recovered on the sands. Tatehane then took the corpse of the child </w:t>
      </w:r>
      <w:r w:rsidR="00E13F82" w:rsidRPr="0012764C">
        <w:rPr>
          <w:rFonts w:ascii="Times New Roman" w:hAnsi="Times New Roman" w:cs="Times New Roman"/>
          <w:sz w:val="24"/>
          <w:szCs w:val="24"/>
        </w:rPr>
        <w:t>in</w:t>
      </w:r>
      <w:r w:rsidR="008C1AFD" w:rsidRPr="0012764C">
        <w:rPr>
          <w:rFonts w:ascii="Times New Roman" w:hAnsi="Times New Roman" w:cs="Times New Roman"/>
          <w:sz w:val="24"/>
          <w:szCs w:val="24"/>
        </w:rPr>
        <w:t>to the forest, where it would be left to dry unt</w:t>
      </w:r>
      <w:r w:rsidR="00E13F82" w:rsidRPr="0012764C">
        <w:rPr>
          <w:rFonts w:ascii="Times New Roman" w:hAnsi="Times New Roman" w:cs="Times New Roman"/>
          <w:sz w:val="24"/>
          <w:szCs w:val="24"/>
        </w:rPr>
        <w:t xml:space="preserve">il thebones were </w:t>
      </w:r>
      <w:r w:rsidR="008C1AFD" w:rsidRPr="0012764C">
        <w:rPr>
          <w:rFonts w:ascii="Times New Roman" w:hAnsi="Times New Roman" w:cs="Times New Roman"/>
          <w:sz w:val="24"/>
          <w:szCs w:val="24"/>
        </w:rPr>
        <w:t>collect</w:t>
      </w:r>
      <w:r w:rsidR="00E13F82" w:rsidRPr="0012764C">
        <w:rPr>
          <w:rFonts w:ascii="Times New Roman" w:hAnsi="Times New Roman" w:cs="Times New Roman"/>
          <w:sz w:val="24"/>
          <w:szCs w:val="24"/>
        </w:rPr>
        <w:t>ed</w:t>
      </w:r>
      <w:r w:rsidR="008C1AFD" w:rsidRPr="0012764C">
        <w:rPr>
          <w:rFonts w:ascii="Times New Roman" w:hAnsi="Times New Roman" w:cs="Times New Roman"/>
          <w:sz w:val="24"/>
          <w:szCs w:val="24"/>
        </w:rPr>
        <w:t>, as per traditional tribal practices. However, when the investigators spoke to him to retrieve the body to serve justice to the perpetrators,</w:t>
      </w:r>
      <w:r w:rsidR="00E13F82" w:rsidRPr="0012764C">
        <w:rPr>
          <w:rFonts w:ascii="Times New Roman" w:hAnsi="Times New Roman" w:cs="Times New Roman"/>
          <w:sz w:val="24"/>
          <w:szCs w:val="24"/>
        </w:rPr>
        <w:t xml:space="preserve"> he said that he had “</w:t>
      </w:r>
      <w:r w:rsidR="00E13F82" w:rsidRPr="0012764C">
        <w:rPr>
          <w:rFonts w:ascii="Times New Roman" w:hAnsi="Times New Roman" w:cs="Times New Roman"/>
          <w:i/>
          <w:sz w:val="24"/>
          <w:szCs w:val="24"/>
        </w:rPr>
        <w:t>offered the body of the dead baby</w:t>
      </w:r>
      <w:r w:rsidR="008C1AFD" w:rsidRPr="0012764C">
        <w:rPr>
          <w:rFonts w:ascii="Times New Roman" w:hAnsi="Times New Roman" w:cs="Times New Roman"/>
          <w:i/>
          <w:sz w:val="24"/>
          <w:szCs w:val="24"/>
        </w:rPr>
        <w:t xml:space="preserve"> to his ancestors</w:t>
      </w:r>
      <w:r w:rsidR="008C1AFD" w:rsidRPr="0012764C">
        <w:rPr>
          <w:rFonts w:ascii="Times New Roman" w:hAnsi="Times New Roman" w:cs="Times New Roman"/>
          <w:sz w:val="24"/>
          <w:szCs w:val="24"/>
        </w:rPr>
        <w:t xml:space="preserve">”. The two mainland individuals were arrested in the case and put behind bars. But, due to the lack of any evidence of the murder of the child, the case was dropped and the said individuals released. The Government of India (GoI) </w:t>
      </w:r>
      <w:r w:rsidR="0067384C" w:rsidRPr="0012764C">
        <w:rPr>
          <w:rFonts w:ascii="Times New Roman" w:hAnsi="Times New Roman" w:cs="Times New Roman"/>
          <w:sz w:val="24"/>
          <w:szCs w:val="24"/>
        </w:rPr>
        <w:t xml:space="preserve">shrugged back from </w:t>
      </w:r>
      <w:r w:rsidR="008C1AFD" w:rsidRPr="0012764C">
        <w:rPr>
          <w:rFonts w:ascii="Times New Roman" w:hAnsi="Times New Roman" w:cs="Times New Roman"/>
          <w:sz w:val="24"/>
          <w:szCs w:val="24"/>
        </w:rPr>
        <w:t>persecuting Tatehane for the</w:t>
      </w:r>
      <w:r w:rsidR="0067384C" w:rsidRPr="0012764C">
        <w:rPr>
          <w:rFonts w:ascii="Times New Roman" w:hAnsi="Times New Roman" w:cs="Times New Roman"/>
          <w:sz w:val="24"/>
          <w:szCs w:val="24"/>
        </w:rPr>
        <w:t xml:space="preserve"> murder of the baby boy</w:t>
      </w:r>
      <w:r w:rsidR="008C1AFD" w:rsidRPr="0012764C">
        <w:rPr>
          <w:rFonts w:ascii="Times New Roman" w:hAnsi="Times New Roman" w:cs="Times New Roman"/>
          <w:sz w:val="24"/>
          <w:szCs w:val="24"/>
        </w:rPr>
        <w:t>.</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 xml:space="preserve">Is the GoI’s decision not to interfere with the killing of the male child by the elder of the Jarawa tribe ethical?  </w:t>
      </w:r>
    </w:p>
    <w:p w:rsidR="008C1AFD" w:rsidRPr="0012764C" w:rsidRDefault="00A3195B"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Morally relevant Facts</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The Jarawa tribe</w:t>
      </w:r>
      <w:r w:rsidR="00D42D71" w:rsidRPr="0012764C">
        <w:rPr>
          <w:rFonts w:ascii="Times New Roman" w:hAnsi="Times New Roman" w:cs="Times New Roman"/>
          <w:sz w:val="24"/>
          <w:szCs w:val="24"/>
        </w:rPr>
        <w:t xml:space="preserve"> is an endogamous </w:t>
      </w:r>
      <w:r w:rsidR="00EC22EE" w:rsidRPr="0012764C">
        <w:rPr>
          <w:rFonts w:ascii="Times New Roman" w:hAnsi="Times New Roman" w:cs="Times New Roman"/>
          <w:sz w:val="24"/>
          <w:szCs w:val="24"/>
        </w:rPr>
        <w:fldChar w:fldCharType="begin" w:fldLock="1"/>
      </w:r>
      <w:r w:rsidR="00E67C19" w:rsidRPr="0012764C">
        <w:rPr>
          <w:rFonts w:ascii="Times New Roman" w:hAnsi="Times New Roman" w:cs="Times New Roman"/>
          <w:sz w:val="24"/>
          <w:szCs w:val="24"/>
        </w:rPr>
        <w:instrText>ADDIN CSL_CITATION {"citationItems":[{"id":"ITEM-1","itemData":{"DOI":"10.1016/j.cub.2009.11.053","ISSN":"09609822","PMID":"20178765","abstract":"South Asia - comprising India, Pakistan, countries in the sub-Himalayan region and Myanmar - was one of the first geographical regions to have been peopled by modern humans. This region has served as a major route of dispersal to other geographical regions, including southeast Asia. The Indian society comprises tribal, ranked caste, and other populations that are largely endogamous. As a result of evolutionary antiquity and endogamy, populations of India show high genetic differentiation and extensive structuring. Linguistic differences of populations provide the best explanation of genetic differences observed in this region of the world. Within India, consistent with social history, extant populations inhabiting northern regions show closer affinities with Indo-European speaking populations of central Asia that those inhabiting southern regions. Extant southern Indian populations may have been derived from early colonizers arriving from Africa along the southern exit route. The higher-ranked caste populations, who were the torch-bearers of Hindu rituals, show closer affinities with central Asian, Indo-European speaking, populations. © 2010 Elsevier Ltd. All rights reserved.","author":[{"dropping-particle":"","family":"Majumder","given":"Partha P.","non-dropping-particle":"","parse-names":false,"suffix":""}],"container-title":"Current Biology","id":"ITEM-1","issue":"4","issued":{"date-parts":[["2010","2","23"]]},"page":"R184-R187","publisher":"Elsevier","title":"The Human Genetic History of South Asia","type":"article","volume":"20"},"uris":["http://www.mendeley.com/documents/?uuid=f67c79ae-b91b-32b3-9697-a64edce68c34"]}],"mendeley":{"formattedCitation":"(1)","plainTextFormattedCitation":"(1)","previouslyFormattedCitation":"(1)"},"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D42D71" w:rsidRPr="0012764C">
        <w:rPr>
          <w:rFonts w:ascii="Times New Roman" w:hAnsi="Times New Roman" w:cs="Times New Roman"/>
          <w:noProof/>
          <w:sz w:val="24"/>
          <w:szCs w:val="24"/>
        </w:rPr>
        <w:t>(1)</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tribe that has been living in the Andamans for close to 55,000 years after having migrated out of Africa around 70,000 yea</w:t>
      </w:r>
      <w:r w:rsidR="00E67C19" w:rsidRPr="0012764C">
        <w:rPr>
          <w:rFonts w:ascii="Times New Roman" w:hAnsi="Times New Roman" w:cs="Times New Roman"/>
          <w:sz w:val="24"/>
          <w:szCs w:val="24"/>
        </w:rPr>
        <w:t xml:space="preserve">rs ago </w:t>
      </w:r>
      <w:r w:rsidR="00EC22EE" w:rsidRPr="0012764C">
        <w:rPr>
          <w:rFonts w:ascii="Times New Roman" w:hAnsi="Times New Roman" w:cs="Times New Roman"/>
          <w:sz w:val="24"/>
          <w:szCs w:val="24"/>
        </w:rPr>
        <w:fldChar w:fldCharType="begin" w:fldLock="1"/>
      </w:r>
      <w:r w:rsidR="00623003" w:rsidRPr="0012764C">
        <w:rPr>
          <w:rFonts w:ascii="Times New Roman" w:hAnsi="Times New Roman" w:cs="Times New Roman"/>
          <w:sz w:val="24"/>
          <w:szCs w:val="24"/>
        </w:rPr>
        <w:instrText>ADDIN CSL_CITATION {"citationItems":[{"id":"ITEM-1","itemData":{"URL":"https://organicthejarawas.com/pages/who-are-the-jarawa-people","accessed":{"date-parts":[["2020","10","4"]]},"container-title":"The Jarawas Foundation","id":"ITEM-1","issued":{"date-parts":[["0"]]},"title":"WHO ARE THE JARAWA PEOPLE? – The Jarawas Foundation","type":"webpage"},"uris":["http://www.mendeley.com/documents/?uuid=47ec4e68-5da9-3206-b19d-84e1374ba62b"]}],"mendeley":{"formattedCitation":"(2)","plainTextFormattedCitation":"(2)","previouslyFormattedCitation":"(2)"},"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E67C19" w:rsidRPr="0012764C">
        <w:rPr>
          <w:rFonts w:ascii="Times New Roman" w:hAnsi="Times New Roman" w:cs="Times New Roman"/>
          <w:noProof/>
          <w:sz w:val="24"/>
          <w:szCs w:val="24"/>
        </w:rPr>
        <w:t>(2)</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The Y-chromosome Alu Polymorphism (YAP) insertion studies have indicated that they originated in </w:t>
      </w:r>
      <w:r w:rsidR="00623003" w:rsidRPr="0012764C">
        <w:rPr>
          <w:rFonts w:ascii="Times New Roman" w:hAnsi="Times New Roman" w:cs="Times New Roman"/>
          <w:sz w:val="24"/>
          <w:szCs w:val="24"/>
        </w:rPr>
        <w:t xml:space="preserve">Africa </w:t>
      </w:r>
      <w:r w:rsidR="00EC22EE" w:rsidRPr="0012764C">
        <w:rPr>
          <w:rFonts w:ascii="Times New Roman" w:hAnsi="Times New Roman" w:cs="Times New Roman"/>
          <w:sz w:val="24"/>
          <w:szCs w:val="24"/>
        </w:rPr>
        <w:fldChar w:fldCharType="begin" w:fldLock="1"/>
      </w:r>
      <w:r w:rsidR="00623003" w:rsidRPr="0012764C">
        <w:rPr>
          <w:rFonts w:ascii="Times New Roman" w:hAnsi="Times New Roman" w:cs="Times New Roman"/>
          <w:sz w:val="24"/>
          <w:szCs w:val="24"/>
        </w:rPr>
        <w:instrText>ADDIN CSL_CITATION {"citationItems":[{"id":"ITEM-1","itemData":{"DOI":"10.1080/03014460701556262","ISSN":"03014460","PMID":"17786594","abstract":"A total of 2169 samples from 21 tribal populations from different regions of India were scanned for the Y-chromosome Alu polymorphism. This study reports, for the first time, high frequencies (8-65%) of Y Alu polymorphic (YAP) insertion in northeast Indian tribes. All seven Jarawa samples from the Andaman and Nicobar islands had the YAP insertion, in conformity with an earlier study of Andaman Islanders. One isolated case with haplotype E* was found in Dungri Bhill, a western Indian population, while YAP insertion in northeast India and Andaman tribes was found in association with haplotype D* (M168, M174). YAP insertion frequencies reported in the mainland Indian populations are negligible, according to previous studies. Genetic drift may be the causative factor for the variable frequency of the YAP insertion in the mainland populations, while the founder effect may have resulted in the highest incidence of haplotype D among the Andaman Islanders. The results of YAP insertion and the evidence of previous mtDNA studies indicate an early out of Africa migration to the Andaman and Nicobar Islands. The findings of YAP insertion in northeast Indian tribes are very significant for understanding the evolutionary history of the region. © 2007 Informa UK Ltd.","author":[{"dropping-particle":"","family":"Chandrasekar","given":"A.","non-dropping-particle":"","parse-names":false,"suffix":""},{"dropping-particle":"","family":"Saheb","given":"S. Y.","non-dropping-particle":"","parse-names":false,"suffix":""},{"dropping-particle":"","family":"Gangopadyaya","given":"P.","non-dropping-particle":"","parse-names":false,"suffix":""},{"dropping-particle":"","family":"Gangopadyaya","given":"S.","non-dropping-particle":"","parse-names":false,"suffix":""},{"dropping-particle":"","family":"Mukherjee","given":"A.","non-dropping-particle":"","parse-names":false,"suffix":""},{"dropping-particle":"","family":"Basu","given":"D.","non-dropping-particle":"","parse-names":false,"suffix":""},{"dropping-particle":"","family":"Lakshmi","given":"G. R.","non-dropping-particle":"","parse-names":false,"suffix":""},{"dropping-particle":"","family":"Sahani","given":"A. K.","non-dropping-particle":"","parse-names":false,"suffix":""},{"dropping-particle":"","family":"Das","given":"B.","non-dropping-particle":"","parse-names":false,"suffix":""},{"dropping-particle":"","family":"Battacharya","given":"S.","non-dropping-particle":"","parse-names":false,"suffix":""},{"dropping-particle":"","family":"Kumar","given":"S.","non-dropping-particle":"","parse-names":false,"suffix":""},{"dropping-particle":"","family":"Xaviour","given":"D.","non-dropping-particle":"","parse-names":false,"suffix":""},{"dropping-particle":"","family":"Sun","given":"D.","non-dropping-particle":"","parse-names":false,"suffix":""},{"dropping-particle":"","family":"Rao","given":"V. R.","non-dropping-particle":"","parse-names":false,"suffix":""}],"container-title":"Annals of Human Biology","id":"ITEM-1","issue":"5","issued":{"date-parts":[["2007","9"]]},"page":"582-586","publisher":"Ann Hum Biol","title":"YAP insertion signature in South Asia","type":"article-journal","volume":"34"},"uris":["http://www.mendeley.com/documents/?uuid=69ab1a0e-4a28-3629-8e87-2f4fb6976b60"]}],"mendeley":{"formattedCitation":"(3)","plainTextFormattedCitation":"(3)","previouslyFormattedCitation":"(3)"},"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623003" w:rsidRPr="0012764C">
        <w:rPr>
          <w:rFonts w:ascii="Times New Roman" w:hAnsi="Times New Roman" w:cs="Times New Roman"/>
          <w:noProof/>
          <w:sz w:val="24"/>
          <w:szCs w:val="24"/>
        </w:rPr>
        <w:t>(3)</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The Y-chromosome analysis under the 1000 Genome Project has revealed that the Jarawas are genetically close to Ea</w:t>
      </w:r>
      <w:r w:rsidR="00623003" w:rsidRPr="0012764C">
        <w:rPr>
          <w:rFonts w:ascii="Times New Roman" w:hAnsi="Times New Roman" w:cs="Times New Roman"/>
          <w:sz w:val="24"/>
          <w:szCs w:val="24"/>
        </w:rPr>
        <w:t xml:space="preserve">st Asia </w:t>
      </w:r>
      <w:r w:rsidR="00EC22EE" w:rsidRPr="0012764C">
        <w:rPr>
          <w:rFonts w:ascii="Times New Roman" w:hAnsi="Times New Roman" w:cs="Times New Roman"/>
          <w:sz w:val="24"/>
          <w:szCs w:val="24"/>
        </w:rPr>
        <w:fldChar w:fldCharType="begin" w:fldLock="1"/>
      </w:r>
      <w:r w:rsidR="00623003" w:rsidRPr="0012764C">
        <w:rPr>
          <w:rFonts w:ascii="Times New Roman" w:hAnsi="Times New Roman" w:cs="Times New Roman"/>
          <w:sz w:val="24"/>
          <w:szCs w:val="24"/>
        </w:rPr>
        <w:instrText>ADDIN CSL_CITATION {"citationItems":[{"id":"ITEM-1","itemData":{"DOI":"10.1007/s00439-017-1800-0","ISSN":"14321203","PMID":"28444560","abstract":"We present 42 new Y-chromosomal sequences from diverse Indian tribal and non-tribal populations, including the Jarawa and Onge from the Andaman Islands, which are analysed within a calibrated Y-chromosomal phylogeny incorporating South Asian (in total 305 individuals) and worldwide (in total 1286 individuals) data from the 1000 Genomes Project. In contrast to the more ancient ancestry in the South than in the North that has been claimed, we detected very similar coalescence times within Northern and Southern non-tribal Indian populations. A closest neighbour analysis in the phylogeny showed that Indian populations have an affinity towards Southern European populations and that the time of divergence from these populations substantially predated the Indo-European migration into India, probably reflecting ancient shared ancestry rather than the Indo-European migration, which had little effect on Indian male lineages. Among the tribal populations, the Birhor (Austro-Asiatic-speaking) and Irula (Dravidian-speaking) are the nearest neighbours of South Asian non-tribal populations, with a common origin in the last few millennia. In contrast, the Riang (Tibeto-Burman-speaking) and Andamanese have their nearest neighbour lineages in East Asia. The Jarawa and Onge shared haplogroup D lineages with each other within the last ~7000 years, but had diverged from Japanese haplogroup D Y-chromosomes ~53000 years ago, most likely by a split from a shared ancestral population. This analysis suggests that Indian populations have complex ancestry which cannot be explained by a single expansion model.","author":[{"dropping-particle":"","family":"Mondal","given":"Mayukh","non-dropping-particle":"","parse-names":false,"suffix":""},{"dropping-particle":"","family":"Bergström","given":"Anders","non-dropping-particle":"","parse-names":false,"suffix":""},{"dropping-particle":"","family":"Xue","given":"Yali","non-dropping-particle":"","parse-names":false,"suffix":""},{"dropping-particle":"","family":"Calafell","given":"Francesc","non-dropping-particle":"","parse-names":false,"suffix":""},{"dropping-particle":"","family":"Laayouni","given":"Hafid","non-dropping-particle":"","parse-names":false,"suffix":""},{"dropping-particle":"","family":"Casals","given":"Ferran","non-dropping-particle":"","parse-names":false,"suffix":""},{"dropping-particle":"","family":"Majumder","given":"Partha P.","non-dropping-particle":"","parse-names":false,"suffix":""},{"dropping-particle":"","family":"Tyler-Smith","given":"Chris","non-dropping-particle":"","parse-names":false,"suffix":""},{"dropping-particle":"","family":"Bertranpetit","given":"Jaume","non-dropping-particle":"","parse-names":false,"suffix":""}],"container-title":"Human Genetics","id":"ITEM-1","issue":"5","issued":{"date-parts":[["2017","5","1"]]},"page":"499-510","publisher":"Springer Verlag","title":"Y-chromosomal sequences of diverse Indian populations and the ancestry of the Andamanese","type":"article-journal","volume":"136"},"uris":["http://www.mendeley.com/documents/?uuid=c0ffd1dc-0603-336d-9da6-f38cf70ce629"]}],"mendeley":{"formattedCitation":"(4)","plainTextFormattedCitation":"(4)","previouslyFormattedCitation":"(4)"},"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623003" w:rsidRPr="0012764C">
        <w:rPr>
          <w:rFonts w:ascii="Times New Roman" w:hAnsi="Times New Roman" w:cs="Times New Roman"/>
          <w:noProof/>
          <w:sz w:val="24"/>
          <w:szCs w:val="24"/>
        </w:rPr>
        <w:t>(4)</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and have descended from the early Paleolithic colonizers of Southeast Asi</w:t>
      </w:r>
      <w:r w:rsidR="00623003" w:rsidRPr="0012764C">
        <w:rPr>
          <w:rFonts w:ascii="Times New Roman" w:hAnsi="Times New Roman" w:cs="Times New Roman"/>
          <w:sz w:val="24"/>
          <w:szCs w:val="24"/>
        </w:rPr>
        <w:t xml:space="preserve">a </w:t>
      </w:r>
      <w:r w:rsidR="00EC22EE" w:rsidRPr="0012764C">
        <w:rPr>
          <w:rFonts w:ascii="Times New Roman" w:hAnsi="Times New Roman" w:cs="Times New Roman"/>
          <w:sz w:val="24"/>
          <w:szCs w:val="24"/>
        </w:rPr>
        <w:fldChar w:fldCharType="begin" w:fldLock="1"/>
      </w:r>
      <w:r w:rsidR="00623003" w:rsidRPr="0012764C">
        <w:rPr>
          <w:rFonts w:ascii="Times New Roman" w:hAnsi="Times New Roman" w:cs="Times New Roman"/>
          <w:sz w:val="24"/>
          <w:szCs w:val="24"/>
        </w:rPr>
        <w:instrText>ADDIN CSL_CITATION {"citationItems":[{"id":"ITEM-1","itemData":{"author":[{"dropping-particle":"","family":"Thangaraj","given":"Kumarasamy","non-dropping-particle":"","parse-names":false,"suffix":""},{"dropping-particle":"","family":"Singh","given":"Lalji","non-dropping-particle":"","parse-names":false,"suffix":""},{"dropping-particle":"","family":"Reddy","given":"Alla G","non-dropping-particle":"","parse-names":false,"suffix":""},{"dropping-particle":"","family":"Rao","given":"V Raghavendra","non-dropping-particle":"","parse-names":false,"suffix":""},{"dropping-particle":"","family":"Sehgal","given":"Subhash C","non-dropping-particle":"","parse-names":false,"suffix":""},{"dropping-particle":"","family":"Underhill","given":"Peter A","non-dropping-particle":"","parse-names":false,"suffix":""},{"dropping-particle":"","family":"Pierson","given":"Melanie","non-dropping-particle":"","parse-names":false,"suffix":""},{"dropping-particle":"","family":"Frame","given":"Ian G","non-dropping-particle":"","parse-names":false,"suffix":""},{"dropping-particle":"","family":"Hagelberg","given":"Erika","non-dropping-particle":"","parse-names":false,"suffix":""},{"dropping-particle":"","family":"Blair","given":"Port","non-dropping-particle":"","parse-names":false,"suffix":""}],"container-title":"Current Biology","id":"ITEM-1","issue":"02","issued":{"date-parts":[["2003"]]},"page":"86-93","title":"Genetic Affinities of the Andaman Islanders , a Vanishing Human Population","type":"article-journal","volume":"13"},"uris":["http://www.mendeley.com/documents/?uuid=1b78e474-0e6d-4b4e-8630-3be8889ccb8c"]}],"mendeley":{"formattedCitation":"(5)","plainTextFormattedCitation":"(5)","previouslyFormattedCitation":"(5)"},"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623003" w:rsidRPr="0012764C">
        <w:rPr>
          <w:rFonts w:ascii="Times New Roman" w:hAnsi="Times New Roman" w:cs="Times New Roman"/>
          <w:noProof/>
          <w:sz w:val="24"/>
          <w:szCs w:val="24"/>
        </w:rPr>
        <w:t>(5)</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who continue to follow their hunter-gatherer lifestyle dating back to stone-age in the habitat designated as ‘protected’ fo</w:t>
      </w:r>
      <w:r w:rsidR="00623003" w:rsidRPr="0012764C">
        <w:rPr>
          <w:rFonts w:ascii="Times New Roman" w:hAnsi="Times New Roman" w:cs="Times New Roman"/>
          <w:sz w:val="24"/>
          <w:szCs w:val="24"/>
        </w:rPr>
        <w:t xml:space="preserve">r them under the GoI </w:t>
      </w:r>
      <w:r w:rsidR="00EC22EE" w:rsidRPr="0012764C">
        <w:rPr>
          <w:rFonts w:ascii="Times New Roman" w:hAnsi="Times New Roman" w:cs="Times New Roman"/>
          <w:sz w:val="24"/>
          <w:szCs w:val="24"/>
        </w:rPr>
        <w:fldChar w:fldCharType="begin" w:fldLock="1"/>
      </w:r>
      <w:r w:rsidR="00623003" w:rsidRPr="0012764C">
        <w:rPr>
          <w:rFonts w:ascii="Times New Roman" w:hAnsi="Times New Roman" w:cs="Times New Roman"/>
          <w:sz w:val="24"/>
          <w:szCs w:val="24"/>
        </w:rPr>
        <w:instrText>ADDIN CSL_CITATION {"citationItems":[{"id":"ITEM-1","itemData":{"author":[{"dropping-particle":"","family":"Barry","given":"Ellen","non-dropping-particle":"","parse-names":false,"suffix":""},{"dropping-particle":"","family":"Kumar","given":"Hari","non-dropping-particle":"","parse-names":false,"suffix":""}],"container-title":"New York Times","id":"ITEM-1","issued":{"date-parts":[["2016"]]},"title":"Baby’s Killing Tests India’s Protection of an Aboriginal Culture - The New York Times","type":"report"},"uris":["http://www.mendeley.com/documents/?uuid=c8c9a4e8-0664-3650-9a0e-50a6d73673fa"]}],"mendeley":{"formattedCitation":"(6)","plainTextFormattedCitation":"(6)","previouslyFormattedCitation":"(6)"},"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623003" w:rsidRPr="0012764C">
        <w:rPr>
          <w:rFonts w:ascii="Times New Roman" w:hAnsi="Times New Roman" w:cs="Times New Roman"/>
          <w:noProof/>
          <w:sz w:val="24"/>
          <w:szCs w:val="24"/>
        </w:rPr>
        <w:t>(6)</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b/>
          <w:sz w:val="24"/>
          <w:szCs w:val="24"/>
        </w:rPr>
        <w:t>Health status</w:t>
      </w:r>
      <w:r w:rsidRPr="0012764C">
        <w:rPr>
          <w:rFonts w:ascii="Times New Roman" w:hAnsi="Times New Roman" w:cs="Times New Roman"/>
          <w:sz w:val="24"/>
          <w:szCs w:val="24"/>
        </w:rPr>
        <w:t>: Since 1998 when the tribe first made contact with the outside world, there have been two Measlesoutbreaks</w:t>
      </w:r>
      <w:r w:rsidR="00EC22EE" w:rsidRPr="0012764C">
        <w:rPr>
          <w:rFonts w:ascii="Times New Roman" w:hAnsi="Times New Roman" w:cs="Times New Roman"/>
          <w:sz w:val="24"/>
          <w:szCs w:val="24"/>
        </w:rPr>
        <w:fldChar w:fldCharType="begin" w:fldLock="1"/>
      </w:r>
      <w:r w:rsidR="00221F94" w:rsidRPr="0012764C">
        <w:rPr>
          <w:rFonts w:ascii="Times New Roman" w:hAnsi="Times New Roman" w:cs="Times New Roman"/>
          <w:sz w:val="24"/>
          <w:szCs w:val="24"/>
        </w:rPr>
        <w:instrText>ADDIN CSL_CITATION {"citationItems":[{"id":"ITEM-1","itemData":{"URL":"https://bigthink.com/scotty-hendricks/there-are-more-than-100-uncontacted-tribes-in-the-world-who-are-they","accessed":{"date-parts":[["2020","10","4"]]},"author":[{"dropping-particle":"","family":"Scotty Hendricks","given":"","non-dropping-particle":"","parse-names":false,"suffix":""}],"container-title":"Big Think","id":"ITEM-1","issued":{"date-parts":[["2018"]]},"title":"Uncontacted tribes: What do we know about the world's 100 hidden communities? - Big Think","type":"webpage"},"uris":["http://www.mendeley.com/documents/?uuid=6586cc1f-ab88-33ae-9884-e63fc4109880"]}],"mendeley":{"formattedCitation":"(7)","plainTextFormattedCitation":"(7)","previouslyFormattedCitation":"(7)"},"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221F94" w:rsidRPr="0012764C">
        <w:rPr>
          <w:rFonts w:ascii="Times New Roman" w:hAnsi="Times New Roman" w:cs="Times New Roman"/>
          <w:noProof/>
          <w:sz w:val="24"/>
          <w:szCs w:val="24"/>
        </w:rPr>
        <w:t>(7)</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that pretty much decimated most of the tribal population. Apart from this, research on their blood has revealed that while they have the Duffy group antigens</w:t>
      </w:r>
      <w:r w:rsidR="00EC22EE" w:rsidRPr="0012764C">
        <w:rPr>
          <w:rFonts w:ascii="Times New Roman" w:hAnsi="Times New Roman" w:cs="Times New Roman"/>
          <w:sz w:val="24"/>
          <w:szCs w:val="24"/>
        </w:rPr>
        <w:fldChar w:fldCharType="begin" w:fldLock="1"/>
      </w:r>
      <w:r w:rsidR="00221F94" w:rsidRPr="0012764C">
        <w:rPr>
          <w:rFonts w:ascii="Times New Roman" w:hAnsi="Times New Roman" w:cs="Times New Roman"/>
          <w:sz w:val="24"/>
          <w:szCs w:val="24"/>
        </w:rPr>
        <w:instrText>ADDIN CSL_CITATION {"citationItems":[{"id":"ITEM-1","itemData":{"DOI":"10.1111/j.1365-3148.2005.00583.x","ISSN":"09587578","PMID":"15943709","abstract":"Andaman and Nicobar Islands, union territory of India were inhabited by 14 aboriginal tribes. Some of these tribal populations have already become extinct, and the numbers of the existing ones are also dwindling. This group of islands being highly endemic for malaria, it was considered worthwhile to study the hunter-gatherer primitive tribe, Jarawas, for their Duffy blood group phenotype. Jarawas, the primitive tribe of Andaman Islands, inhabit the three jungle areas of South and one jungle area of Middle Andaman. Blood samples of 116 Jarawas were collected and tested for Duffy blood group and malarial parasite infectivity. The Duffy blood grouping was performed as per standard serological techniques, and peripheral smears were screened for malarial parasite and if present parasite density count was performed and the species identified. The results showed a total absence of both Fya and Fyb antigens in two areas (Kadamtala and R.K. Nallah) and low prevalence of Fy a antigen in another two areas (Jirkatang and Tirur). There was absence of malarial parasite Plasmodium vivax infection though Plasmodium falciparum infection was present in 27-59% of cases. A very high frequency of Fy (a-b-) in the Jarawa tribe from all the four jungle areas of Andaman Islands along with total absence of P. vivax infections suggests the selective advantage offered to Fy (a-b-) individuals against P vivax infection. © 2005 Blackwell Publishing Ltd.","author":[{"dropping-particle":"","family":"Das","given":"M. K.","non-dropping-particle":"","parse-names":false,"suffix":""},{"dropping-particle":"","family":"Singh","given":"S. S.","non-dropping-particle":"","parse-names":false,"suffix":""},{"dropping-particle":"","family":"Adak","given":"T.","non-dropping-particle":"","parse-names":false,"suffix":""},{"dropping-particle":"","family":"Vasantha","given":"K.","non-dropping-particle":"","parse-names":false,"suffix":""},{"dropping-particle":"","family":"Mohanty","given":"Dipika","non-dropping-particle":"","parse-names":false,"suffix":""}],"container-title":"Transfusion Medicine","id":"ITEM-1","issue":"3","issued":{"date-parts":[["2005","6"]]},"page":"237-240","publisher":"Transfus Med","title":"The Duffy blood groups of Jarawas - The primitive and vanishing tribe of Andaman and Nicobar Islands of India","type":"article-journal","volume":"15"},"uris":["http://www.mendeley.com/documents/?uuid=0a9ed7eb-bf1c-3daa-ac91-888778e36043"]}],"mendeley":{"formattedCitation":"(8)","plainTextFormattedCitation":"(8)","previouslyFormattedCitation":"(8)"},"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221F94" w:rsidRPr="0012764C">
        <w:rPr>
          <w:rFonts w:ascii="Times New Roman" w:hAnsi="Times New Roman" w:cs="Times New Roman"/>
          <w:noProof/>
          <w:sz w:val="24"/>
          <w:szCs w:val="24"/>
        </w:rPr>
        <w:t>(8)</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that protect them from malaria caused by Plasmodium vivax but not from P</w:t>
      </w:r>
      <w:r w:rsidR="008523D7" w:rsidRPr="0012764C">
        <w:rPr>
          <w:rFonts w:ascii="Times New Roman" w:hAnsi="Times New Roman" w:cs="Times New Roman"/>
          <w:sz w:val="24"/>
          <w:szCs w:val="24"/>
        </w:rPr>
        <w:t>lasmodium</w:t>
      </w:r>
      <w:r w:rsidRPr="0012764C">
        <w:rPr>
          <w:rFonts w:ascii="Times New Roman" w:hAnsi="Times New Roman" w:cs="Times New Roman"/>
          <w:sz w:val="24"/>
          <w:szCs w:val="24"/>
        </w:rPr>
        <w:t xml:space="preserve">. falciparum </w:t>
      </w:r>
      <w:r w:rsidR="00EC22EE" w:rsidRPr="0012764C">
        <w:rPr>
          <w:rFonts w:ascii="Times New Roman" w:hAnsi="Times New Roman" w:cs="Times New Roman"/>
          <w:sz w:val="24"/>
          <w:szCs w:val="24"/>
        </w:rPr>
        <w:fldChar w:fldCharType="begin" w:fldLock="1"/>
      </w:r>
      <w:r w:rsidR="00221F94" w:rsidRPr="0012764C">
        <w:rPr>
          <w:rFonts w:ascii="Times New Roman" w:hAnsi="Times New Roman" w:cs="Times New Roman"/>
          <w:sz w:val="24"/>
          <w:szCs w:val="24"/>
        </w:rPr>
        <w:instrText>ADDIN CSL_CITATION {"citationItems":[{"id":"ITEM-1","itemData":{"DOI":"10.1016/j.tmaid.2016.08.003","ISSN":"18730442","PMID":"27555283","abstract":"Many isolated populations of tribal peoples were nearly destroyed when they first contacted infectious diseases particularly respiratory pathogens such as measles and smallpox. Surviving groups have often been found to have declining populations in the face of multiple social and infectious threats. Malaria, especially Plasmodium falciparum, was thought to be a major cause of depopulation in some tribal peoples isolated in tropical jungles. The dynamics of such host parasite interactions is unclear especially since most such populations would have had long histories of exposure to malaria. Three groups are individually reviewed: Meruts of Borneo, Yanomami of Amazonia, Jarawas of the Andaman Islands. The purpose of this review is to examine the role of falciparum malaria in the depopulation of some isolated tribal groups in order to understand what measures, if any, would be likely to prevent such losses.","author":[{"dropping-particle":"","family":"Shanks","given":"G. Dennis","non-dropping-particle":"","parse-names":false,"suffix":""}],"container-title":"Travel Medicine and Infectious Disease","id":"ITEM-1","issue":"6","issued":{"date-parts":[["2016","11","1"]]},"page":"646-651","publisher":"Elsevier USA","title":"Historical review: Does falciparum malaria destroy isolated tribal populations?","type":"article","volume":"14"},"uris":["http://www.mendeley.com/documents/?uuid=9455e6a4-7b9e-33cf-88ae-669fb6240933"]}],"mendeley":{"formattedCitation":"(9)","plainTextFormattedCitation":"(9)","previouslyFormattedCitation":"(9)"},"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221F94" w:rsidRPr="0012764C">
        <w:rPr>
          <w:rFonts w:ascii="Times New Roman" w:hAnsi="Times New Roman" w:cs="Times New Roman"/>
          <w:noProof/>
          <w:sz w:val="24"/>
          <w:szCs w:val="24"/>
        </w:rPr>
        <w:t>(9)</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Thus they are highly vulnerable to malaria caused by P. falciparum, which can be lethal </w:t>
      </w:r>
      <w:r w:rsidR="00EC22EE" w:rsidRPr="0012764C">
        <w:rPr>
          <w:rFonts w:ascii="Times New Roman" w:hAnsi="Times New Roman" w:cs="Times New Roman"/>
          <w:sz w:val="24"/>
          <w:szCs w:val="24"/>
        </w:rPr>
        <w:fldChar w:fldCharType="begin" w:fldLock="1"/>
      </w:r>
      <w:r w:rsidR="00221F94" w:rsidRPr="0012764C">
        <w:rPr>
          <w:rFonts w:ascii="Times New Roman" w:hAnsi="Times New Roman" w:cs="Times New Roman"/>
          <w:sz w:val="24"/>
          <w:szCs w:val="24"/>
        </w:rPr>
        <w:instrText>ADDIN CSL_CITATION {"citationItems":[{"id":"ITEM-1","itemData":{"DOI":"10.1179/136485905X51418","ISSN":"00034983","PMID":"16156967","abstract":"The Jarawas are a primitive Negrito tribe of the Andaman islands, India. The members of this tribe have been geographically and socially isolated from the other inhabitants of the islands. None had attended a hospital or health unit until 1997, when a Jarawa boy with a fractured leg was taken to a hospital in Port Blair, and successfully treated. Since then, increasing numbers of Jarawas have sought treatment at the hospital and/or begun to make other contact with non-Jarawas on the islands. No malaria had ever been reported in the tribe until 2001, when an outbreak of febrile illness triggered a malariological survey. Malarial parasites, all identified microscopically as Plasmodium falciparum, were detected in the bloodsmears of 30 of the 179 Jarawas investigated. Although most malaria among the non-Jarawa inhabitants of the islands is caused by P. vivax, only P. falciparum was detected when blood samples from 26 of the subjects were investigated in PCR-based assays. Genetic-diversity studies, based on the msp1 and msp2 polymorphic markers, also revealed a relatively low level of polymorphism in the P. falciparum parasites infecting the Jarawas, compared with that seen in other areas of India. It seems possible that malarial parasites have only recently reached the Jarawas, as the result of the weakening of the tribe's isolation from other humans on the Andaman islands. © 2005 The Liverpool School of Tropical Medicine.","author":[{"dropping-particle":"","family":"Das","given":"M. K.","non-dropping-particle":"","parse-names":false,"suffix":""},{"dropping-particle":"","family":"Joshi","given":"H.","non-dropping-particle":"","parse-names":false,"suffix":""},{"dropping-particle":"","family":"Verma","given":"A.","non-dropping-particle":"","parse-names":false,"suffix":""},{"dropping-particle":"","family":"Singh","given":"S. S.","non-dropping-particle":"","parse-names":false,"suffix":""},{"dropping-particle":"","family":"Adak","given":"T.","non-dropping-particle":"","parse-names":false,"suffix":""}],"container-title":"Annals of Tropical Medicine and Parasitology","id":"ITEM-1","issue":"6","issued":{"date-parts":[["2005","9"]]},"page":"545-552","publisher":"Ann Trop Med Parasitol","title":"Malaria among the Jarawas, a primitive and isolated tribe on the Andaman islands, India","type":"article-journal","volume":"99"},"uris":["http://www.mendeley.com/documents/?uuid=02915e24-59d9-31bc-a31d-6519033db240"]}],"mendeley":{"formattedCitation":"(10)","plainTextFormattedCitation":"(10)","previouslyFormattedCitation":"(10)"},"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221F94" w:rsidRPr="0012764C">
        <w:rPr>
          <w:rFonts w:ascii="Times New Roman" w:hAnsi="Times New Roman" w:cs="Times New Roman"/>
          <w:noProof/>
          <w:sz w:val="24"/>
          <w:szCs w:val="24"/>
        </w:rPr>
        <w:t>(10)</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Similarly, 66% of the Jarawas have been found to carry the HBS Ag (genotype C) </w:t>
      </w:r>
      <w:r w:rsidR="00EC22EE" w:rsidRPr="0012764C">
        <w:rPr>
          <w:rFonts w:ascii="Times New Roman" w:hAnsi="Times New Roman" w:cs="Times New Roman"/>
          <w:sz w:val="24"/>
          <w:szCs w:val="24"/>
        </w:rPr>
        <w:fldChar w:fldCharType="begin" w:fldLock="1"/>
      </w:r>
      <w:r w:rsidR="00221F94" w:rsidRPr="0012764C">
        <w:rPr>
          <w:rFonts w:ascii="Times New Roman" w:hAnsi="Times New Roman" w:cs="Times New Roman"/>
          <w:sz w:val="24"/>
          <w:szCs w:val="24"/>
        </w:rPr>
        <w:instrText>ADDIN CSL_CITATION {"citationItems":[{"id":"ITEM-1","itemData":{"DOI":"10.1046/j.1365-2893.2003.00419.x","ISSN":"13520504","PMID":"12753343","abstract":"Jarawas, a classical hunter-gatherer tribe of Andaman and Nicobar islands have lived in isolation for several centuries. It is only recently have they started to come in contact with the outsiders, shedding their hostility. Since then, several disease outbreaks have been reported amongst them. Screening of sera samples collected during one such outbreak showed very high endemicity of hepatitis-B infection with over 60% of the individuals positive for hepatitis B surface antigen (HBsAg). The rates of HBsAg observed among the Jarawas are probably the highest ever reported in the world and warrant immediate control measures which would prevent further spread of this infection in the community.","author":[{"dropping-particle":"V.","family":"Murhekar","given":"M.","non-dropping-particle":"","parse-names":false,"suffix":""},{"dropping-particle":"","family":"Murhekar","given":"K. M.","non-dropping-particle":"","parse-names":false,"suffix":""},{"dropping-particle":"","family":"Sehgal","given":"S. C.","non-dropping-particle":"","parse-names":false,"suffix":""}],"container-title":"Journal of Viral Hepatitis","id":"ITEM-1","issue":"3","issued":{"date-parts":[["2003","5"]]},"page":"232-233","publisher":"J Viral Hepat","title":"Alarming prevalence of hepatitis-B infection among the Jarawas - A primitive Negrito tribe of Andaman and Nicobar Islands, India","type":"article-journal","volume":"10"},"uris":["http://www.mendeley.com/documents/?uuid=cc8aae5d-047e-3bec-b3d3-e8739f0ed605"]},{"id":"ITEM-2","itemData":{"DOI":"10.1007/s00705-006-0737-8","ISSN":"03048608","PMID":"16514497","abstract":"The Jarawas, a classical hunter-gatherer tribe of Andaman and Nicobar Islands, India, were living in isolation for several centuries. They came into contact with the civilized world recently. Serological studies carried out among them revealed that hepatitis B virus (HBV) infection is hyper-endemic. The present study was carried out to investigate the possible origin of HBV infection in Jarawas. Genotyping, RFLP analysis, sequencing, and sequence analysis revealed the prevalence of HBV genotype C, similar to genotype C detected in Thailand, Vietnam, and Myanmar. In contrast, genotype D was prevalent among other non-Jarawa tribes of the island. These data suggest that HBV infection was transmitted from Indo-China to the Andaman Islands during migration of the Jarawas many centuries ago. © Springer-Verlag 2006.","author":[{"dropping-particle":"V.","family":"Murhekar","given":"M.","non-dropping-particle":"","parse-names":false,"suffix":""},{"dropping-particle":"","family":"Chakravarty","given":"R.","non-dropping-particle":"","parse-names":false,"suffix":""},{"dropping-particle":"","family":"Murhekar","given":"K. M.","non-dropping-particle":"","parse-names":false,"suffix":""},{"dropping-particle":"","family":"Banerjee","given":"A.","non-dropping-particle":"","parse-names":false,"suffix":""},{"dropping-particle":"","family":"Sehgal","given":"S. C.","non-dropping-particle":"","parse-names":false,"suffix":""}],"container-title":"Archives of Virology","id":"ITEM-2","issue":"8","issued":{"date-parts":[["2006","8"]]},"page":"1499-1510","publisher":"Arch Virol","title":"Hepatitis B virus genotypes among the Jarawas: A primitive Negrito tribe of Andaman and Nicobar Islands, India","type":"article-journal","volume":"151"},"uris":["http://www.mendeley.com/documents/?uuid=2f5f7218-3975-3bf4-ad25-a5770642ffde"]},{"id":"ITEM-3","itemData":{"DOI":"10.1016/j.trstmh.2008.04.044","ISSN":"00359203","PMID":"18565560","abstract":"The Andaman and Nicobar Islands, Union Territory of India, are home to six primitive tribes, namely the Great Andamanese, Onges, Jarawas and Sentinelese (Negrito race), and the Shompens and Nicobarese (Mongoloid race). These tribes account for about 8% of the island's population and the Nicobarese constitute &gt;95% of the tribal population. Hepatitis B virus (HBV) infection is highly endemic among them with the prevalence of hepatitis B surface antigen (HBsAg) ranging from 23% among the Nicobarese to 66% among the Jarawas. The high HBsAg prevalence among pregnant mothers (20.5%), a linear increase in the age-specific rates of HBV exposure and the presence of HBsAg-positive individuals in every family suggested a combination of perinatal and horizontal transmission among the Nicobarese. Molecular studies of HBV isolates from the Onges, Nicobarese and Great Andamanese indicated a predominance of genotype D and there was a close similarity between these isolates and isolates from mainland India, suggesting that HBV may have been introduced from mainland India. In contrast, genotype C predominated among the Jarawas, with isolates similar to strains from Southeast Asian countries. Due to its high prevalence, hepatitis B vaccine is included in the childhood vaccination programme in these islands. It might be worth considering a pilot screening programme for chronic HBV patients to detect hepatocellular carcinoma. © 2008 Royal Society of Tropical Medicine and Hygiene.","author":[{"dropping-particle":"V.","family":"Murhekar","given":"Manoj","non-dropping-particle":"","parse-names":false,"suffix":""},{"dropping-particle":"","family":"Murhekar","given":"Kanchan M.","non-dropping-particle":"","parse-names":false,"suffix":""},{"dropping-particle":"","family":"Sehgal","given":"Subhash C.","non-dropping-particle":"","parse-names":false,"suffix":""}],"container-title":"Transactions of the Royal Society of Tropical Medicine and Hygiene","id":"ITEM-3","issue":"8","issued":{"date-parts":[["2008","8"]]},"page":"729-734","publisher":"Trans R Soc Trop Med Hyg","title":"Epidemiology of hepatitis B virus infection among the tribes of Andaman and Nicobar Islands, India","type":"article","volume":"102"},"uris":["http://www.mendeley.com/documents/?uuid=ec16a8bc-33ce-3ec4-bdb2-3c8da7334406"]}],"mendeley":{"formattedCitation":"(11–13)","plainTextFormattedCitation":"(11–13)","previouslyFormattedCitation":"(11–13)"},"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221F94" w:rsidRPr="0012764C">
        <w:rPr>
          <w:rFonts w:ascii="Times New Roman" w:hAnsi="Times New Roman" w:cs="Times New Roman"/>
          <w:noProof/>
          <w:sz w:val="24"/>
          <w:szCs w:val="24"/>
        </w:rPr>
        <w:t>(11–13)</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Despite the presence of the HBsAg in their blood, the occurrence of the disease is not rampant. This is owing to the innate immunity that protects them from this debilitating disease </w:t>
      </w:r>
      <w:r w:rsidR="00EC22EE" w:rsidRPr="0012764C">
        <w:rPr>
          <w:rFonts w:ascii="Times New Roman" w:hAnsi="Times New Roman" w:cs="Times New Roman"/>
          <w:sz w:val="24"/>
          <w:szCs w:val="24"/>
        </w:rPr>
        <w:fldChar w:fldCharType="begin" w:fldLock="1"/>
      </w:r>
      <w:r w:rsidR="00221F94" w:rsidRPr="0012764C">
        <w:rPr>
          <w:rFonts w:ascii="Times New Roman" w:hAnsi="Times New Roman" w:cs="Times New Roman"/>
          <w:sz w:val="24"/>
          <w:szCs w:val="24"/>
        </w:rPr>
        <w:instrText>ADDIN CSL_CITATION {"citationItems":[{"id":"ITEM-1","itemData":{"URL":"https://thewire.in/health/jarawa-north-sentinel-andaman-tribes","accessed":{"date-parts":[["2020","10","2"]]},"author":[{"dropping-particle":"","family":"Subramanian","given":"Shribala","non-dropping-particle":"","parse-names":false,"suffix":""}],"container-title":"The Wire","id":"ITEM-1","issued":{"date-parts":[["2018"]]},"title":"The Doctor's Diary That Holds Clues About the Residents of North Sentinel","type":"webpage"},"uris":["http://www.mendeley.com/documents/?uuid=140fa35f-f734-30dd-abb9-a638d860ad07"]}],"mendeley":{"formattedCitation":"(14)","plainTextFormattedCitation":"(14)","previouslyFormattedCitation":"(14)"},"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221F94" w:rsidRPr="0012764C">
        <w:rPr>
          <w:rFonts w:ascii="Times New Roman" w:hAnsi="Times New Roman" w:cs="Times New Roman"/>
          <w:noProof/>
          <w:sz w:val="24"/>
          <w:szCs w:val="24"/>
        </w:rPr>
        <w:t>(14)</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Apart from the above, the Jarawas have also been found to be facing a rapid decline in their population due to other endemic diseases, sexually transmitted diseases, and a low ratio of women in their population to advance their population </w:t>
      </w:r>
      <w:r w:rsidR="00EC22EE" w:rsidRPr="0012764C">
        <w:rPr>
          <w:rFonts w:ascii="Times New Roman" w:hAnsi="Times New Roman" w:cs="Times New Roman"/>
          <w:sz w:val="24"/>
          <w:szCs w:val="24"/>
        </w:rPr>
        <w:fldChar w:fldCharType="begin" w:fldLock="1"/>
      </w:r>
      <w:r w:rsidR="00221F94" w:rsidRPr="0012764C">
        <w:rPr>
          <w:rFonts w:ascii="Times New Roman" w:hAnsi="Times New Roman" w:cs="Times New Roman"/>
          <w:sz w:val="24"/>
          <w:szCs w:val="24"/>
        </w:rPr>
        <w:instrText>ADDIN CSL_CITATION {"citationItems":[{"id":"ITEM-1","itemData":{"ISSN":"09708685","PMID":"12287763","author":[{"dropping-particle":"","family":"Basu","given":"S. K.","non-dropping-particle":"","parse-names":false,"suffix":""}],"container-title":"Health for the millions","id":"ITEM-1","issue":"2","issued":{"date-parts":[["1994","4"]]},"page":"12-14","publisher":"Health Millions","title":"A health profile of tribal India.","type":"article-journal","volume":"2"},"uris":["http://www.mendeley.com/documents/?uuid=58dc5409-5b78-3d8f-bf93-3b713d619227"]}],"mendeley":{"formattedCitation":"(15)","plainTextFormattedCitation":"(15)","previouslyFormattedCitation":"(15)"},"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221F94" w:rsidRPr="0012764C">
        <w:rPr>
          <w:rFonts w:ascii="Times New Roman" w:hAnsi="Times New Roman" w:cs="Times New Roman"/>
          <w:noProof/>
          <w:sz w:val="24"/>
          <w:szCs w:val="24"/>
        </w:rPr>
        <w:t>(15)</w:t>
      </w:r>
      <w:r w:rsidR="00EC22EE" w:rsidRPr="0012764C">
        <w:rPr>
          <w:rFonts w:ascii="Times New Roman" w:hAnsi="Times New Roman" w:cs="Times New Roman"/>
          <w:sz w:val="24"/>
          <w:szCs w:val="24"/>
        </w:rPr>
        <w:fldChar w:fldCharType="end"/>
      </w:r>
      <w:r w:rsidR="00221F94" w:rsidRPr="0012764C">
        <w:rPr>
          <w:rFonts w:ascii="Times New Roman" w:hAnsi="Times New Roman" w:cs="Times New Roman"/>
          <w:sz w:val="24"/>
          <w:szCs w:val="24"/>
        </w:rPr>
        <w:t>.</w:t>
      </w:r>
    </w:p>
    <w:p w:rsidR="008C1AFD" w:rsidRPr="0012764C" w:rsidRDefault="008523D7"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lastRenderedPageBreak/>
        <w:t>T</w:t>
      </w:r>
      <w:r w:rsidR="008C1AFD" w:rsidRPr="0012764C">
        <w:rPr>
          <w:rFonts w:ascii="Times New Roman" w:hAnsi="Times New Roman" w:cs="Times New Roman"/>
          <w:sz w:val="24"/>
          <w:szCs w:val="24"/>
        </w:rPr>
        <w:t>o offer them some protection from these health diseases and for the fact that the Andaman Trunk Road passes through their territories, the GoI has made provisions to provide basic health services and vaccinations to protect them from diseases they may acquire by coming in contact with the mainstream population</w:t>
      </w:r>
      <w:r w:rsidR="00EC22EE" w:rsidRPr="0012764C">
        <w:rPr>
          <w:rFonts w:ascii="Times New Roman" w:hAnsi="Times New Roman" w:cs="Times New Roman"/>
          <w:sz w:val="24"/>
          <w:szCs w:val="24"/>
        </w:rPr>
        <w:fldChar w:fldCharType="begin" w:fldLock="1"/>
      </w:r>
      <w:r w:rsidR="00221F94" w:rsidRPr="0012764C">
        <w:rPr>
          <w:rFonts w:ascii="Times New Roman" w:hAnsi="Times New Roman" w:cs="Times New Roman"/>
          <w:sz w:val="24"/>
          <w:szCs w:val="24"/>
        </w:rPr>
        <w:instrText>ADDIN CSL_CITATION {"citationItems":[{"id":"ITEM-1","itemData":{"URL":"https://thewire.in/health/jarawa-north-sentinel-andaman-tribes","accessed":{"date-parts":[["2020","10","2"]]},"author":[{"dropping-particle":"","family":"Subramanian","given":"Shribala","non-dropping-particle":"","parse-names":false,"suffix":""}],"container-title":"The Wire","id":"ITEM-1","issued":{"date-parts":[["2018"]]},"title":"The Doctor's Diary That Holds Clues About the Residents of North Sentinel","type":"webpage"},"uris":["http://www.mendeley.com/documents/?uuid=140fa35f-f734-30dd-abb9-a638d860ad07"]}],"mendeley":{"formattedCitation":"(14)","plainTextFormattedCitation":"(14)","previouslyFormattedCitation":"(14)"},"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221F94" w:rsidRPr="0012764C">
        <w:rPr>
          <w:rFonts w:ascii="Times New Roman" w:hAnsi="Times New Roman" w:cs="Times New Roman"/>
          <w:noProof/>
          <w:sz w:val="24"/>
          <w:szCs w:val="24"/>
        </w:rPr>
        <w:t>(14)</w:t>
      </w:r>
      <w:r w:rsidR="00EC22EE" w:rsidRPr="0012764C">
        <w:rPr>
          <w:rFonts w:ascii="Times New Roman" w:hAnsi="Times New Roman" w:cs="Times New Roman"/>
          <w:sz w:val="24"/>
          <w:szCs w:val="24"/>
        </w:rPr>
        <w:fldChar w:fldCharType="end"/>
      </w:r>
      <w:r w:rsidR="008C1AFD" w:rsidRPr="0012764C">
        <w:rPr>
          <w:rFonts w:ascii="Times New Roman" w:hAnsi="Times New Roman" w:cs="Times New Roman"/>
          <w:sz w:val="24"/>
          <w:szCs w:val="24"/>
        </w:rPr>
        <w:t xml:space="preserve">. </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b/>
          <w:sz w:val="24"/>
          <w:szCs w:val="24"/>
        </w:rPr>
        <w:t>Andaman Trunk Road</w:t>
      </w:r>
      <w:r w:rsidRPr="0012764C">
        <w:rPr>
          <w:rFonts w:ascii="Times New Roman" w:hAnsi="Times New Roman" w:cs="Times New Roman"/>
          <w:sz w:val="24"/>
          <w:szCs w:val="24"/>
        </w:rPr>
        <w:t xml:space="preserve">: is a road that was built by the GoI to connect all the islands in the Andaman cluster of islands. This ensures that food and other important amenities can be delivered to Jarawas and other tribes that dwell in these islands. Unfortunately, this has also encouraged human safaris, in addition to stripping the Jarawa land of their food and other resources </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URL":"https://www.survivalinternational.org/news/8014","accessed":{"date-parts":[["2020","10","4"]]},"container-title":"Survival International","id":"ITEM-1","issued":{"date-parts":[["2018"]]},"title":"Undercover audio tape proves Andaman ‘human safaris’ continue - Survival International","type":"webpage"},"uris":["http://www.mendeley.com/documents/?uuid=ada09410-27a3-3019-89e5-40b8f8622368"]}],"mendeley":{"formattedCitation":"(16)","plainTextFormattedCitation":"(16)","previouslyFormattedCitation":"(16)"},"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221F94" w:rsidRPr="0012764C">
        <w:rPr>
          <w:rFonts w:ascii="Times New Roman" w:hAnsi="Times New Roman" w:cs="Times New Roman"/>
          <w:noProof/>
          <w:sz w:val="24"/>
          <w:szCs w:val="24"/>
        </w:rPr>
        <w:t>(16)</w:t>
      </w:r>
      <w:r w:rsidR="00EC22EE" w:rsidRPr="0012764C">
        <w:rPr>
          <w:rFonts w:ascii="Times New Roman" w:hAnsi="Times New Roman" w:cs="Times New Roman"/>
          <w:sz w:val="24"/>
          <w:szCs w:val="24"/>
        </w:rPr>
        <w:fldChar w:fldCharType="end"/>
      </w:r>
      <w:r w:rsidR="00221F94" w:rsidRPr="0012764C">
        <w:rPr>
          <w:rFonts w:ascii="Times New Roman" w:hAnsi="Times New Roman" w:cs="Times New Roman"/>
          <w:sz w:val="24"/>
          <w:szCs w:val="24"/>
        </w:rPr>
        <w:t xml:space="preserve">. </w:t>
      </w:r>
      <w:r w:rsidR="008523D7" w:rsidRPr="0012764C">
        <w:rPr>
          <w:rFonts w:ascii="Times New Roman" w:hAnsi="Times New Roman" w:cs="Times New Roman"/>
          <w:sz w:val="24"/>
          <w:szCs w:val="24"/>
        </w:rPr>
        <w:t>A w</w:t>
      </w:r>
      <w:r w:rsidRPr="0012764C">
        <w:rPr>
          <w:rFonts w:ascii="Times New Roman" w:hAnsi="Times New Roman" w:cs="Times New Roman"/>
          <w:sz w:val="24"/>
          <w:szCs w:val="24"/>
        </w:rPr>
        <w:t xml:space="preserve">ild pig which is the main source of protein for the Jarawas has been over poached, because of which now the Jarawas are depending on deer as their source of protein, for the first time in their history. The steady onslaught of tourists during human safaris and poachers has exposed this tribal population to </w:t>
      </w:r>
      <w:r w:rsidR="006B7924" w:rsidRPr="0012764C">
        <w:rPr>
          <w:rFonts w:ascii="Times New Roman" w:hAnsi="Times New Roman" w:cs="Times New Roman"/>
          <w:sz w:val="24"/>
          <w:szCs w:val="24"/>
        </w:rPr>
        <w:t xml:space="preserve">unsafe </w:t>
      </w:r>
      <w:r w:rsidRPr="0012764C">
        <w:rPr>
          <w:rFonts w:ascii="Times New Roman" w:hAnsi="Times New Roman" w:cs="Times New Roman"/>
          <w:sz w:val="24"/>
          <w:szCs w:val="24"/>
        </w:rPr>
        <w:t xml:space="preserve">sexual relationships, alcohol, tobacco, and drugs, exposing them to various diseases and disorders. Jarawas have been found with cell phones, wearing clothing, and using hammer and scissors as tools for other purposes in </w:t>
      </w:r>
      <w:r w:rsidR="00C11FAC" w:rsidRPr="0012764C">
        <w:rPr>
          <w:rFonts w:ascii="Times New Roman" w:hAnsi="Times New Roman" w:cs="Times New Roman"/>
          <w:sz w:val="24"/>
          <w:szCs w:val="24"/>
        </w:rPr>
        <w:t xml:space="preserve">their daily life </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author":[{"dropping-particle":"","family":"Dereims","given":"Alexandre","non-dropping-particle":"","parse-names":false,"suffix":""}],"container-title":"The Jarawas Foundation","id":"ITEM-1","issued":{"date-parts":[["2017"]]},"title":"We are Humanity - Watch the trailer – The Jarawas Foundation","type":"motion_picture"},"uris":["http://www.mendeley.com/documents/?uuid=4c61a58f-c898-3e40-938d-4ddd0d9d02c6"]}],"mendeley":{"formattedCitation":"(17)","plainTextFormattedCitation":"(17)","previouslyFormattedCitation":"(17)"},"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17)</w:t>
      </w:r>
      <w:r w:rsidR="00EC22EE" w:rsidRPr="0012764C">
        <w:rPr>
          <w:rFonts w:ascii="Times New Roman" w:hAnsi="Times New Roman" w:cs="Times New Roman"/>
          <w:sz w:val="24"/>
          <w:szCs w:val="24"/>
        </w:rPr>
        <w:fldChar w:fldCharType="end"/>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b/>
          <w:sz w:val="24"/>
          <w:szCs w:val="24"/>
        </w:rPr>
        <w:t>Dwindling population:</w:t>
      </w:r>
      <w:r w:rsidRPr="0012764C">
        <w:rPr>
          <w:rFonts w:ascii="Times New Roman" w:hAnsi="Times New Roman" w:cs="Times New Roman"/>
          <w:sz w:val="24"/>
          <w:szCs w:val="24"/>
        </w:rPr>
        <w:t xml:space="preserve"> Currently only around 400 members inhabit the protected areas of the </w:t>
      </w:r>
      <w:r w:rsidR="00C11FAC" w:rsidRPr="0012764C">
        <w:rPr>
          <w:rFonts w:ascii="Times New Roman" w:hAnsi="Times New Roman" w:cs="Times New Roman"/>
          <w:sz w:val="24"/>
          <w:szCs w:val="24"/>
        </w:rPr>
        <w:t xml:space="preserve">Jarawas </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URL":"https://organicthejarawas.com/pages/who-are-the-jarawa-people","accessed":{"date-parts":[["2020","10","4"]]},"container-title":"The Jarawas Foundation","id":"ITEM-1","issued":{"date-parts":[["0"]]},"title":"WHO ARE THE JARAWA PEOPLE? – The Jarawas Foundation","type":"webpage"},"uris":["http://www.mendeley.com/documents/?uuid=47ec4e68-5da9-3206-b19d-84e1374ba62b"]}],"mendeley":{"formattedCitation":"(2)","plainTextFormattedCitation":"(2)","previouslyFormattedCitation":"(2)"},"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2)</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The census conducted in recent years has indicated a steady decline in their population</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URL":"https://www.downtoearth.org.in/news/tribal-population-of-andaman-and-nicobar-islands-has-declined-census-report--41167","accessed":{"date-parts":[["2020","10","4"]]},"author":[{"dropping-particle":"","family":"Jitender","given":"","non-dropping-particle":"","parse-names":false,"suffix":""}],"container-title":"Down to Earth","id":"ITEM-1","issued":{"date-parts":[["2015"]]},"title":"Tribal population of Andaman and Nicobar Islands has declined: census report","type":"webpage"},"uris":["http://www.mendeley.com/documents/?uuid=90f5878e-8dd5-3c00-ac80-86c7e3170b5b"]}],"mendeley":{"formattedCitation":"(18)","plainTextFormattedCitation":"(18)","previouslyFormattedCitation":"(18)"},"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18)</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This not only adds to their vulnerability status but may permanently eliminate this oldest known human popu</w:t>
      </w:r>
      <w:r w:rsidR="00C11FAC" w:rsidRPr="0012764C">
        <w:rPr>
          <w:rFonts w:ascii="Times New Roman" w:hAnsi="Times New Roman" w:cs="Times New Roman"/>
          <w:sz w:val="24"/>
          <w:szCs w:val="24"/>
        </w:rPr>
        <w:t>lation from our world.</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Due to the above reasons, they are considered as “particularly vul</w:t>
      </w:r>
      <w:r w:rsidR="00C11FAC" w:rsidRPr="0012764C">
        <w:rPr>
          <w:rFonts w:ascii="Times New Roman" w:hAnsi="Times New Roman" w:cs="Times New Roman"/>
          <w:sz w:val="24"/>
          <w:szCs w:val="24"/>
        </w:rPr>
        <w:t xml:space="preserve">nerable tribal group” </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author":[{"dropping-particle":"","family":"Barry","given":"Ellen","non-dropping-particle":"","parse-names":false,"suffix":""},{"dropping-particle":"","family":"Kumar","given":"Hari","non-dropping-particle":"","parse-names":false,"suffix":""}],"container-title":"New York Times","id":"ITEM-1","issued":{"date-parts":[["2016"]]},"title":"Baby’s Killing Tests India’s Protection of an Aboriginal Culture - The New York Times","type":"report"},"uris":["http://www.mendeley.com/documents/?uuid=c8c9a4e8-0664-3650-9a0e-50a6d73673fa"]}],"mendeley":{"formattedCitation":"(6)","plainTextFormattedCitation":"(6)","previouslyFormattedCitation":"(6)"},"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6)</w:t>
      </w:r>
      <w:r w:rsidR="00EC22EE" w:rsidRPr="0012764C">
        <w:rPr>
          <w:rFonts w:ascii="Times New Roman" w:hAnsi="Times New Roman" w:cs="Times New Roman"/>
          <w:sz w:val="24"/>
          <w:szCs w:val="24"/>
        </w:rPr>
        <w:fldChar w:fldCharType="end"/>
      </w:r>
    </w:p>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 xml:space="preserve">Ethical Deliberation </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 xml:space="preserve">Various approaches could be applied to ethically deliberate on this case. Invoking The UNESCO-Universal Declaration of Bioethics and Human Rights </w:t>
      </w:r>
      <w:r w:rsidR="00C11FAC" w:rsidRPr="0012764C">
        <w:rPr>
          <w:rFonts w:ascii="Times New Roman" w:hAnsi="Times New Roman" w:cs="Times New Roman"/>
          <w:sz w:val="24"/>
          <w:szCs w:val="24"/>
        </w:rPr>
        <w:t xml:space="preserve">(UDBHR) </w:t>
      </w:r>
      <w:r w:rsidRPr="0012764C">
        <w:rPr>
          <w:rFonts w:ascii="Times New Roman" w:hAnsi="Times New Roman" w:cs="Times New Roman"/>
          <w:sz w:val="24"/>
          <w:szCs w:val="24"/>
        </w:rPr>
        <w:t>to evaluate the case of the killing of a Jarawa tribe child by an elder in the Andaman Islands, India seems to be the most appropriate, as it is deeply linked to the issue of Bioethics and Human Rights of the indigenous population and their protection in our modern world</w:t>
      </w:r>
      <w:r w:rsidR="00EC22EE" w:rsidRPr="0012764C">
        <w:rPr>
          <w:rFonts w:ascii="Times New Roman" w:hAnsi="Times New Roman" w:cs="Times New Roman"/>
          <w:sz w:val="24"/>
          <w:szCs w:val="24"/>
        </w:rPr>
        <w:fldChar w:fldCharType="begin" w:fldLock="1"/>
      </w:r>
      <w:r w:rsidR="00A21BDB" w:rsidRPr="0012764C">
        <w:rPr>
          <w:rFonts w:ascii="Times New Roman" w:hAnsi="Times New Roman" w:cs="Times New Roman"/>
          <w:sz w:val="24"/>
          <w:szCs w:val="24"/>
        </w:rPr>
        <w:instrText>ADDIN CSL_CITATION {"citationItems":[{"id":"ITEM-1","itemData":{"ISBN":"9789231040887","author":[{"dropping-particle":"","family":"Henk","given":"A M J","non-dropping-particle":"","parse-names":false,"suffix":""},{"dropping-particle":"","family":"Michèle","given":"S","non-dropping-particle":"","parse-names":false,"suffix":""}],"id":"ITEM-1","issued":{"date-parts":[["2009"]]},"title":"The UNESCO U niversal D eclaration on B ioethics and H uman R ights Background , principles","type":"book"},"uris":["http://www.mendeley.com/documents/?uuid=d828baf6-11bc-4847-b023-3f8ee114d735"]}],"mendeley":{"formattedCitation":"(19)","plainTextFormattedCitation":"(19)","previouslyFormattedCitation":"(19)"},"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19)</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As the Scope in Article 1 explains, “</w:t>
      </w:r>
      <w:r w:rsidRPr="0012764C">
        <w:rPr>
          <w:rFonts w:ascii="Times New Roman" w:hAnsi="Times New Roman" w:cs="Times New Roman"/>
          <w:i/>
          <w:sz w:val="24"/>
          <w:szCs w:val="24"/>
        </w:rPr>
        <w:t xml:space="preserve">This Declaration is addressed to States. As appropriate and relevant, it also </w:t>
      </w:r>
      <w:r w:rsidR="008523D7" w:rsidRPr="0012764C">
        <w:rPr>
          <w:rFonts w:ascii="Times New Roman" w:hAnsi="Times New Roman" w:cs="Times New Roman"/>
          <w:i/>
          <w:sz w:val="24"/>
          <w:szCs w:val="24"/>
        </w:rPr>
        <w:t>guides</w:t>
      </w:r>
      <w:r w:rsidRPr="0012764C">
        <w:rPr>
          <w:rFonts w:ascii="Times New Roman" w:hAnsi="Times New Roman" w:cs="Times New Roman"/>
          <w:i/>
          <w:sz w:val="24"/>
          <w:szCs w:val="24"/>
        </w:rPr>
        <w:t xml:space="preserve"> decisions or practices of individuals, groups, communities, institutions, and corporations, public and private</w:t>
      </w:r>
      <w:r w:rsidRPr="0012764C">
        <w:rPr>
          <w:rFonts w:ascii="Times New Roman" w:hAnsi="Times New Roman" w:cs="Times New Roman"/>
          <w:sz w:val="24"/>
          <w:szCs w:val="24"/>
        </w:rPr>
        <w:t>”.</w:t>
      </w:r>
    </w:p>
    <w:p w:rsidR="00C11FAC" w:rsidRPr="0012764C" w:rsidRDefault="00C11FAC" w:rsidP="0012764C">
      <w:pPr>
        <w:spacing w:line="240" w:lineRule="auto"/>
        <w:rPr>
          <w:rFonts w:ascii="Times New Roman" w:hAnsi="Times New Roman" w:cs="Times New Roman"/>
          <w:sz w:val="24"/>
          <w:szCs w:val="24"/>
        </w:rPr>
      </w:pPr>
    </w:p>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Article 3: Human dignity and human rights</w:t>
      </w:r>
    </w:p>
    <w:p w:rsidR="00A304F4"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 xml:space="preserve">The Jarawas are </w:t>
      </w:r>
      <w:r w:rsidR="0067384C" w:rsidRPr="0012764C">
        <w:rPr>
          <w:rFonts w:ascii="Times New Roman" w:hAnsi="Times New Roman" w:cs="Times New Roman"/>
          <w:sz w:val="24"/>
          <w:szCs w:val="24"/>
        </w:rPr>
        <w:t>known to have migrated out of Africa about 70,000 yrs ago and have lived in Andaman for over 55,000 yrs</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author":[{"dropping-particle":"","family":"Barry","given":"Ellen","non-dropping-particle":"","parse-names":false,"suffix":""},{"dropping-particle":"","family":"Kumar","given":"Hari","non-dropping-particle":"","parse-names":false,"suffix":""}],"container-title":"New York Times","id":"ITEM-1","issued":{"date-parts":[["2016"]]},"title":"Baby’s Killing Tests India’s Protection of an Aboriginal Culture - The New York Times","type":"report"},"uris":["http://www.mendeley.com/documents/?uuid=c8c9a4e8-0664-3650-9a0e-50a6d73673fa"]}],"mendeley":{"formattedCitation":"(6)","plainTextFormattedCitation":"(6)","previouslyFormattedCitation":"(6)"},"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6)</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while the mainland population has been in Indi</w:t>
      </w:r>
      <w:r w:rsidR="0067384C" w:rsidRPr="0012764C">
        <w:rPr>
          <w:rFonts w:ascii="Times New Roman" w:hAnsi="Times New Roman" w:cs="Times New Roman"/>
          <w:sz w:val="24"/>
          <w:szCs w:val="24"/>
        </w:rPr>
        <w:t>a for just over 5000 years. The Jarawas</w:t>
      </w:r>
      <w:r w:rsidR="009244E2" w:rsidRPr="0012764C">
        <w:rPr>
          <w:rFonts w:ascii="Times New Roman" w:hAnsi="Times New Roman" w:cs="Times New Roman"/>
          <w:sz w:val="24"/>
          <w:szCs w:val="24"/>
        </w:rPr>
        <w:t xml:space="preserve">are human beings, just like the mainlanders, who </w:t>
      </w:r>
      <w:r w:rsidRPr="0012764C">
        <w:rPr>
          <w:rFonts w:ascii="Times New Roman" w:hAnsi="Times New Roman" w:cs="Times New Roman"/>
          <w:sz w:val="24"/>
          <w:szCs w:val="24"/>
        </w:rPr>
        <w:t>have survived on their own without needing any assistance from any government or mai</w:t>
      </w:r>
      <w:r w:rsidR="00C11FAC" w:rsidRPr="0012764C">
        <w:rPr>
          <w:rFonts w:ascii="Times New Roman" w:hAnsi="Times New Roman" w:cs="Times New Roman"/>
          <w:sz w:val="24"/>
          <w:szCs w:val="24"/>
        </w:rPr>
        <w:t xml:space="preserve">nland population </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URL":"https://thewire.in/health/jarawa-north-sentinel-andaman-tribes","accessed":{"date-parts":[["2020","10","2"]]},"author":[{"dropping-particle":"","family":"Subramanian","given":"Shribala","non-dropping-particle":"","parse-names":false,"suffix":""}],"container-title":"The Wire","id":"ITEM-1","issued":{"date-parts":[["2018"]]},"title":"The Doctor's Diary That Holds Clues About the Residents of North Sentinel","type":"webpage"},"uris":["http://www.mendeley.com/documents/?uuid=140fa35f-f734-30dd-abb9-a638d860ad07"]}],"mendeley":{"formattedCitation":"(14)","plainTextFormattedCitation":"(14)","previouslyFormattedCitation":"(14)"},"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14)</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There has never been an instance of any major disruption created by the Jarawa population in the area where they reside, </w:t>
      </w:r>
      <w:r w:rsidR="008523D7" w:rsidRPr="0012764C">
        <w:rPr>
          <w:rFonts w:ascii="Times New Roman" w:hAnsi="Times New Roman" w:cs="Times New Roman"/>
          <w:sz w:val="24"/>
          <w:szCs w:val="24"/>
        </w:rPr>
        <w:t>even though</w:t>
      </w:r>
      <w:r w:rsidRPr="0012764C">
        <w:rPr>
          <w:rFonts w:ascii="Times New Roman" w:hAnsi="Times New Roman" w:cs="Times New Roman"/>
          <w:sz w:val="24"/>
          <w:szCs w:val="24"/>
        </w:rPr>
        <w:t xml:space="preserve"> ‘human safari’ occurs with no restrain</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URL":"https://www.survivalinternational.org/news/8014","accessed":{"date-parts":[["2020","10","4"]]},"container-title":"Survival International","id":"ITEM-1","issued":{"date-parts":[["2018"]]},"title":"Undercover audio tape proves Andaman ‘human safaris’ continue - Survival International","type":"webpage"},"uris":["http://www.mendeley.com/documents/?uuid=ada09410-27a3-3019-89e5-40b8f8622368"]}],"mendeley":{"formattedCitation":"(16)","plainTextFormattedCitation":"(16)","previouslyFormattedCitation":"(16)"},"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16)</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This fact needs to be acknowledged and reciprocated. Thus, the Indian Government should re</w:t>
      </w:r>
      <w:r w:rsidR="00C11FAC" w:rsidRPr="0012764C">
        <w:rPr>
          <w:rFonts w:ascii="Times New Roman" w:hAnsi="Times New Roman" w:cs="Times New Roman"/>
          <w:sz w:val="24"/>
          <w:szCs w:val="24"/>
        </w:rPr>
        <w:t>spect this aspect and allow the Jarawas</w:t>
      </w:r>
      <w:r w:rsidRPr="0012764C">
        <w:rPr>
          <w:rFonts w:ascii="Times New Roman" w:hAnsi="Times New Roman" w:cs="Times New Roman"/>
          <w:sz w:val="24"/>
          <w:szCs w:val="24"/>
        </w:rPr>
        <w:t xml:space="preserve"> to live their life as per their traditional</w:t>
      </w:r>
      <w:r w:rsidR="00A304F4" w:rsidRPr="0012764C">
        <w:rPr>
          <w:rFonts w:ascii="Times New Roman" w:hAnsi="Times New Roman" w:cs="Times New Roman"/>
          <w:sz w:val="24"/>
          <w:szCs w:val="24"/>
        </w:rPr>
        <w:t xml:space="preserve"> and</w:t>
      </w:r>
      <w:r w:rsidR="0067384C" w:rsidRPr="0012764C">
        <w:rPr>
          <w:rFonts w:ascii="Times New Roman" w:hAnsi="Times New Roman" w:cs="Times New Roman"/>
          <w:sz w:val="24"/>
          <w:szCs w:val="24"/>
        </w:rPr>
        <w:t xml:space="preserve"> cultural</w:t>
      </w:r>
      <w:r w:rsidR="00A304F4" w:rsidRPr="0012764C">
        <w:rPr>
          <w:rFonts w:ascii="Times New Roman" w:hAnsi="Times New Roman" w:cs="Times New Roman"/>
          <w:sz w:val="24"/>
          <w:szCs w:val="24"/>
        </w:rPr>
        <w:t xml:space="preserve"> norms </w:t>
      </w:r>
      <w:r w:rsidRPr="0012764C">
        <w:rPr>
          <w:rFonts w:ascii="Times New Roman" w:hAnsi="Times New Roman" w:cs="Times New Roman"/>
          <w:sz w:val="24"/>
          <w:szCs w:val="24"/>
        </w:rPr>
        <w:t>within their designated territor</w:t>
      </w:r>
      <w:r w:rsidR="00A304F4" w:rsidRPr="0012764C">
        <w:rPr>
          <w:rFonts w:ascii="Times New Roman" w:hAnsi="Times New Roman" w:cs="Times New Roman"/>
          <w:sz w:val="24"/>
          <w:szCs w:val="24"/>
        </w:rPr>
        <w:t xml:space="preserve">y. </w:t>
      </w:r>
    </w:p>
    <w:p w:rsidR="00A304F4" w:rsidRPr="0012764C" w:rsidRDefault="00A304F4"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lastRenderedPageBreak/>
        <w:t>The baby who was killed is a human being too, with every ounce of dignity and human rights applicable under the UDBHR.</w:t>
      </w:r>
    </w:p>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Article 8: Respect for human vulnerability and personal integrity</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In 1998 when Dr. Chandrakant Kar met the Jarawas for the first time as a medical officer at the primary healthcare center (PHC) providing them the much-needed health services, he encountered the tribal population that was in exceptionally good health.  To quote him, “they were well built and apparently healthier than any other tribal community on the mainland, even better than the common rural people.” The typical lifestyle illnesses that plague the mainland population such as cardiovascular diseases, obesity, or mental health issues were not seen a</w:t>
      </w:r>
      <w:r w:rsidR="00C11FAC" w:rsidRPr="0012764C">
        <w:rPr>
          <w:rFonts w:ascii="Times New Roman" w:hAnsi="Times New Roman" w:cs="Times New Roman"/>
          <w:sz w:val="24"/>
          <w:szCs w:val="24"/>
        </w:rPr>
        <w:t xml:space="preserve">mong them </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URL":"https://thewire.in/health/jarawa-north-sentinel-andaman-tribes","accessed":{"date-parts":[["2020","10","2"]]},"author":[{"dropping-particle":"","family":"Subramanian","given":"Shribala","non-dropping-particle":"","parse-names":false,"suffix":""}],"container-title":"The Wire","id":"ITEM-1","issued":{"date-parts":[["2018"]]},"title":"The Doctor's Diary That Holds Clues About the Residents of North Sentinel","type":"webpage"},"uris":["http://www.mendeley.com/documents/?uuid=140fa35f-f734-30dd-abb9-a638d860ad07"]}],"mendeley":{"formattedCitation":"(14)","plainTextFormattedCitation":"(14)","previouslyFormattedCitation":"(14)"},"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14)</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However, constant contact with the mainland population due to the continued usage of the Andaman Trunk Road has left them vulnerable to contagious diseases such as measles, TB, and sexually transmitted disease</w:t>
      </w:r>
      <w:r w:rsidR="00C11FAC" w:rsidRPr="0012764C">
        <w:rPr>
          <w:rFonts w:ascii="Times New Roman" w:hAnsi="Times New Roman" w:cs="Times New Roman"/>
          <w:sz w:val="24"/>
          <w:szCs w:val="24"/>
        </w:rPr>
        <w:t xml:space="preserve">s </w:t>
      </w:r>
      <w:r w:rsidR="00EC22EE" w:rsidRPr="0012764C">
        <w:rPr>
          <w:rFonts w:ascii="Times New Roman" w:hAnsi="Times New Roman" w:cs="Times New Roman"/>
          <w:sz w:val="24"/>
          <w:szCs w:val="24"/>
        </w:rPr>
        <w:fldChar w:fldCharType="begin" w:fldLock="1"/>
      </w:r>
      <w:r w:rsidR="00C11FAC" w:rsidRPr="0012764C">
        <w:rPr>
          <w:rFonts w:ascii="Times New Roman" w:hAnsi="Times New Roman" w:cs="Times New Roman"/>
          <w:sz w:val="24"/>
          <w:szCs w:val="24"/>
        </w:rPr>
        <w:instrText>ADDIN CSL_CITATION {"citationItems":[{"id":"ITEM-1","itemData":{"URL":"https://thewire.in/health/jarawa-north-sentinel-andaman-tribes","accessed":{"date-parts":[["2020","10","2"]]},"author":[{"dropping-particle":"","family":"Subramanian","given":"Shribala","non-dropping-particle":"","parse-names":false,"suffix":""}],"container-title":"The Wire","id":"ITEM-1","issued":{"date-parts":[["2018"]]},"title":"The Doctor's Diary That Holds Clues About the Residents of North Sentinel","type":"webpage"},"uris":["http://www.mendeley.com/documents/?uuid=140fa35f-f734-30dd-abb9-a638d860ad07"]}],"mendeley":{"formattedCitation":"(14)","plainTextFormattedCitation":"(14)","previouslyFormattedCitation":"(14)"},"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C11FAC" w:rsidRPr="0012764C">
        <w:rPr>
          <w:rFonts w:ascii="Times New Roman" w:hAnsi="Times New Roman" w:cs="Times New Roman"/>
          <w:noProof/>
          <w:sz w:val="24"/>
          <w:szCs w:val="24"/>
        </w:rPr>
        <w:t>(14)</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Respecting vulnerable populations is a foremost responsibility of the Indian government in accord with the UDBHR; but, also for the fact that they have formulated a policy to protect the aboriginals </w:t>
      </w:r>
      <w:r w:rsidR="00EC22EE" w:rsidRPr="0012764C">
        <w:rPr>
          <w:rFonts w:ascii="Times New Roman" w:hAnsi="Times New Roman" w:cs="Times New Roman"/>
          <w:sz w:val="24"/>
          <w:szCs w:val="24"/>
        </w:rPr>
        <w:fldChar w:fldCharType="begin" w:fldLock="1"/>
      </w:r>
      <w:r w:rsidR="00A21BDB" w:rsidRPr="0012764C">
        <w:rPr>
          <w:rFonts w:ascii="Times New Roman" w:hAnsi="Times New Roman" w:cs="Times New Roman"/>
          <w:sz w:val="24"/>
          <w:szCs w:val="24"/>
        </w:rPr>
        <w:instrText>ADDIN CSL_CITATION {"citationItems":[{"id":"ITEM-1","itemData":{"URL":"https://www.downtoearth.org.in/news/tribal-population-of-andaman-and-nicobar-islands-has-declined-census-report--41167","accessed":{"date-parts":[["2020","10","4"]]},"author":[{"dropping-particle":"","family":"Jitender","given":"","non-dropping-particle":"","parse-names":false,"suffix":""}],"container-title":"Down to Earth","id":"ITEM-1","issued":{"date-parts":[["2015"]]},"title":"Tribal population of Andaman and Nicobar Islands has declined: census report","type":"webpage"},"uris":["http://www.mendeley.com/documents/?uuid=90f5878e-8dd5-3c00-ac80-86c7e3170b5b"]}],"mendeley":{"formattedCitation":"(18)","plainTextFormattedCitation":"(18)","previouslyFormattedCitation":"(18)"},"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A21BDB" w:rsidRPr="0012764C">
        <w:rPr>
          <w:rFonts w:ascii="Times New Roman" w:hAnsi="Times New Roman" w:cs="Times New Roman"/>
          <w:noProof/>
          <w:sz w:val="24"/>
          <w:szCs w:val="24"/>
        </w:rPr>
        <w:t>(18)</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in the Andaman and Nicobar Islands, as they are considered socially underprivileged ethnic minorities</w:t>
      </w:r>
      <w:r w:rsidR="006B7924" w:rsidRPr="0012764C">
        <w:rPr>
          <w:rStyle w:val="CommentReference"/>
          <w:rFonts w:ascii="Times New Roman" w:hAnsi="Times New Roman" w:cs="Times New Roman"/>
          <w:sz w:val="24"/>
          <w:szCs w:val="24"/>
        </w:rPr>
        <w:t>.</w:t>
      </w:r>
    </w:p>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 xml:space="preserve">Article 12: Respect for Cultural Diversity and Pluralism </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The verbiage of Article 12 of the UDBHR reads as, “</w:t>
      </w:r>
      <w:r w:rsidRPr="0012764C">
        <w:rPr>
          <w:rFonts w:ascii="Times New Roman" w:hAnsi="Times New Roman" w:cs="Times New Roman"/>
          <w:i/>
          <w:sz w:val="24"/>
          <w:szCs w:val="24"/>
        </w:rPr>
        <w:t>The importance of cultural diversity and pluralism should be given due regard</w:t>
      </w:r>
      <w:r w:rsidR="00A21BDB" w:rsidRPr="0012764C">
        <w:rPr>
          <w:rFonts w:ascii="Times New Roman" w:hAnsi="Times New Roman" w:cs="Times New Roman"/>
          <w:i/>
          <w:sz w:val="24"/>
          <w:szCs w:val="24"/>
        </w:rPr>
        <w:t xml:space="preserve">s. However, </w:t>
      </w:r>
      <w:r w:rsidRPr="0012764C">
        <w:rPr>
          <w:rFonts w:ascii="Times New Roman" w:hAnsi="Times New Roman" w:cs="Times New Roman"/>
          <w:i/>
          <w:sz w:val="24"/>
          <w:szCs w:val="24"/>
        </w:rPr>
        <w:t>such considerations are not to be invoked to infringe upon human dignity, human rig</w:t>
      </w:r>
      <w:r w:rsidR="00A21BDB" w:rsidRPr="0012764C">
        <w:rPr>
          <w:rFonts w:ascii="Times New Roman" w:hAnsi="Times New Roman" w:cs="Times New Roman"/>
          <w:i/>
          <w:sz w:val="24"/>
          <w:szCs w:val="24"/>
        </w:rPr>
        <w:t xml:space="preserve">hts, and fundamental freedoms, </w:t>
      </w:r>
      <w:r w:rsidRPr="0012764C">
        <w:rPr>
          <w:rFonts w:ascii="Times New Roman" w:hAnsi="Times New Roman" w:cs="Times New Roman"/>
          <w:i/>
          <w:sz w:val="24"/>
          <w:szCs w:val="24"/>
        </w:rPr>
        <w:t>nor upon the principles set out in this Declaration, nor to limit their scope</w:t>
      </w:r>
      <w:r w:rsidRPr="0012764C">
        <w:rPr>
          <w:rFonts w:ascii="Times New Roman" w:hAnsi="Times New Roman" w:cs="Times New Roman"/>
          <w:sz w:val="24"/>
          <w:szCs w:val="24"/>
        </w:rPr>
        <w:t xml:space="preserve">”. </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This explicitly states that cultural diversity must be respected and considered under all circumstances as long as they do not impinge on essentials such as human rights of any individual or fundamental freedoms. Having lived successfully on this earth much before the advent of modern civilization, the aboriginals such as the Jarawas should be allowed to live true to their traditions and cultures, more importantly as they are the last of the indigenous tribes from the early Paleolithic era</w:t>
      </w:r>
      <w:r w:rsidR="00EC22EE" w:rsidRPr="0012764C">
        <w:rPr>
          <w:rFonts w:ascii="Times New Roman" w:hAnsi="Times New Roman" w:cs="Times New Roman"/>
          <w:sz w:val="24"/>
          <w:szCs w:val="24"/>
        </w:rPr>
        <w:fldChar w:fldCharType="begin" w:fldLock="1"/>
      </w:r>
      <w:r w:rsidR="00A21BDB" w:rsidRPr="0012764C">
        <w:rPr>
          <w:rFonts w:ascii="Times New Roman" w:hAnsi="Times New Roman" w:cs="Times New Roman"/>
          <w:sz w:val="24"/>
          <w:szCs w:val="24"/>
        </w:rPr>
        <w:instrText>ADDIN CSL_CITATION {"citationItems":[{"id":"ITEM-1","itemData":{"URL":"https://organicthejarawas.com/pages/who-are-the-jarawa-people","accessed":{"date-parts":[["2020","10","4"]]},"container-title":"The Jarawas Foundation","id":"ITEM-1","issued":{"date-parts":[["0"]]},"title":"WHO ARE THE JARAWA PEOPLE? – The Jarawas Foundation","type":"webpage"},"uris":["http://www.mendeley.com/documents/?uuid=47ec4e68-5da9-3206-b19d-84e1374ba62b"]}],"mendeley":{"formattedCitation":"(2)","plainTextFormattedCitation":"(2)","previouslyFormattedCitation":"(2)"},"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A21BDB" w:rsidRPr="0012764C">
        <w:rPr>
          <w:rFonts w:ascii="Times New Roman" w:hAnsi="Times New Roman" w:cs="Times New Roman"/>
          <w:noProof/>
          <w:sz w:val="24"/>
          <w:szCs w:val="24"/>
        </w:rPr>
        <w:t>(2)</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It is more important to not take offense at their cultural practice of killing a genetically different child to protect the purity </w:t>
      </w:r>
      <w:r w:rsidR="00A304F4" w:rsidRPr="0012764C">
        <w:rPr>
          <w:rFonts w:ascii="Times New Roman" w:hAnsi="Times New Roman" w:cs="Times New Roman"/>
          <w:sz w:val="24"/>
          <w:szCs w:val="24"/>
        </w:rPr>
        <w:t>of</w:t>
      </w:r>
      <w:r w:rsidRPr="0012764C">
        <w:rPr>
          <w:rFonts w:ascii="Times New Roman" w:hAnsi="Times New Roman" w:cs="Times New Roman"/>
          <w:sz w:val="24"/>
          <w:szCs w:val="24"/>
        </w:rPr>
        <w:t>their genetic pool. This has deep rationale when you consider the inherent protection they get because of their genetic makeup. Any dilution or adulteration to the genetic pool may lead to complete obliteration of the tribe from the face of this earth. As co-inhabitants of this earth,</w:t>
      </w:r>
      <w:r w:rsidR="00A304F4" w:rsidRPr="0012764C">
        <w:rPr>
          <w:rFonts w:ascii="Times New Roman" w:hAnsi="Times New Roman" w:cs="Times New Roman"/>
          <w:sz w:val="24"/>
          <w:szCs w:val="24"/>
        </w:rPr>
        <w:t xml:space="preserve"> we should give all our supportto </w:t>
      </w:r>
      <w:r w:rsidRPr="0012764C">
        <w:rPr>
          <w:rFonts w:ascii="Times New Roman" w:hAnsi="Times New Roman" w:cs="Times New Roman"/>
          <w:sz w:val="24"/>
          <w:szCs w:val="24"/>
        </w:rPr>
        <w:t>protect and safeguard this ethnic and genetic minority and their interest in furthering their generation</w:t>
      </w:r>
      <w:r w:rsidR="00A304F4" w:rsidRPr="0012764C">
        <w:rPr>
          <w:rFonts w:ascii="Times New Roman" w:hAnsi="Times New Roman" w:cs="Times New Roman"/>
          <w:sz w:val="24"/>
          <w:szCs w:val="24"/>
        </w:rPr>
        <w:t>.</w:t>
      </w:r>
    </w:p>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Article 14: Social responsibility and Health</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The GoI has every responsibility to promote the health of this socially underprivileged tribe. It does offer health care services to the tribals including vac</w:t>
      </w:r>
      <w:r w:rsidR="00A21BDB" w:rsidRPr="0012764C">
        <w:rPr>
          <w:rFonts w:ascii="Times New Roman" w:hAnsi="Times New Roman" w:cs="Times New Roman"/>
          <w:sz w:val="24"/>
          <w:szCs w:val="24"/>
        </w:rPr>
        <w:t xml:space="preserve">cinations </w:t>
      </w:r>
      <w:r w:rsidR="00EC22EE" w:rsidRPr="0012764C">
        <w:rPr>
          <w:rFonts w:ascii="Times New Roman" w:hAnsi="Times New Roman" w:cs="Times New Roman"/>
          <w:sz w:val="24"/>
          <w:szCs w:val="24"/>
        </w:rPr>
        <w:fldChar w:fldCharType="begin" w:fldLock="1"/>
      </w:r>
      <w:r w:rsidR="00A21BDB" w:rsidRPr="0012764C">
        <w:rPr>
          <w:rFonts w:ascii="Times New Roman" w:hAnsi="Times New Roman" w:cs="Times New Roman"/>
          <w:sz w:val="24"/>
          <w:szCs w:val="24"/>
        </w:rPr>
        <w:instrText>ADDIN CSL_CITATION {"citationItems":[{"id":"ITEM-1","itemData":{"URL":"https://thewire.in/health/jarawa-north-sentinel-andaman-tribes","accessed":{"date-parts":[["2020","10","2"]]},"author":[{"dropping-particle":"","family":"Subramanian","given":"Shribala","non-dropping-particle":"","parse-names":false,"suffix":""}],"container-title":"The Wire","id":"ITEM-1","issued":{"date-parts":[["2018"]]},"title":"The Doctor's Diary That Holds Clues About the Residents of North Sentinel","type":"webpage"},"uris":["http://www.mendeley.com/documents/?uuid=140fa35f-f734-30dd-abb9-a638d860ad07"]}],"mendeley":{"formattedCitation":"(14)","plainTextFormattedCitation":"(14)","previouslyFormattedCitation":"(14)"},"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A21BDB" w:rsidRPr="0012764C">
        <w:rPr>
          <w:rFonts w:ascii="Times New Roman" w:hAnsi="Times New Roman" w:cs="Times New Roman"/>
          <w:noProof/>
          <w:sz w:val="24"/>
          <w:szCs w:val="24"/>
        </w:rPr>
        <w:t>(14)</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 and maternal and child health (MCH) care, as the population of women is lower than that of males. This ensures not only to attain better health, as it is a necessity for life; but also to save the population from the brink of extinction. </w:t>
      </w:r>
      <w:r w:rsidR="008523D7" w:rsidRPr="0012764C">
        <w:rPr>
          <w:rFonts w:ascii="Times New Roman" w:hAnsi="Times New Roman" w:cs="Times New Roman"/>
          <w:sz w:val="24"/>
          <w:szCs w:val="24"/>
        </w:rPr>
        <w:t>T</w:t>
      </w:r>
      <w:r w:rsidRPr="0012764C">
        <w:rPr>
          <w:rFonts w:ascii="Times New Roman" w:hAnsi="Times New Roman" w:cs="Times New Roman"/>
          <w:sz w:val="24"/>
          <w:szCs w:val="24"/>
        </w:rPr>
        <w:t>he child and his mother were protected by the health workers in on</w:t>
      </w:r>
      <w:r w:rsidR="00A21BDB" w:rsidRPr="0012764C">
        <w:rPr>
          <w:rFonts w:ascii="Times New Roman" w:hAnsi="Times New Roman" w:cs="Times New Roman"/>
          <w:sz w:val="24"/>
          <w:szCs w:val="24"/>
        </w:rPr>
        <w:t>e suc</w:t>
      </w:r>
      <w:r w:rsidR="008523D7" w:rsidRPr="0012764C">
        <w:rPr>
          <w:rFonts w:ascii="Times New Roman" w:hAnsi="Times New Roman" w:cs="Times New Roman"/>
          <w:sz w:val="24"/>
          <w:szCs w:val="24"/>
        </w:rPr>
        <w:t>h health facility</w:t>
      </w:r>
      <w:r w:rsidRPr="0012764C">
        <w:rPr>
          <w:rFonts w:ascii="Times New Roman" w:hAnsi="Times New Roman" w:cs="Times New Roman"/>
          <w:sz w:val="24"/>
          <w:szCs w:val="24"/>
        </w:rPr>
        <w:t xml:space="preserve">, until his killing. The Jarawas are also provided with vaccinations and medications to protect themselves from life-threatening infections and diseases so that they can survive and live a </w:t>
      </w:r>
      <w:r w:rsidR="00A21BDB" w:rsidRPr="0012764C">
        <w:rPr>
          <w:rFonts w:ascii="Times New Roman" w:hAnsi="Times New Roman" w:cs="Times New Roman"/>
          <w:sz w:val="24"/>
          <w:szCs w:val="24"/>
        </w:rPr>
        <w:t xml:space="preserve">healthy life </w:t>
      </w:r>
      <w:r w:rsidR="00EC22EE" w:rsidRPr="0012764C">
        <w:rPr>
          <w:rFonts w:ascii="Times New Roman" w:hAnsi="Times New Roman" w:cs="Times New Roman"/>
          <w:sz w:val="24"/>
          <w:szCs w:val="24"/>
        </w:rPr>
        <w:fldChar w:fldCharType="begin" w:fldLock="1"/>
      </w:r>
      <w:r w:rsidR="00A21BDB" w:rsidRPr="0012764C">
        <w:rPr>
          <w:rFonts w:ascii="Times New Roman" w:hAnsi="Times New Roman" w:cs="Times New Roman"/>
          <w:sz w:val="24"/>
          <w:szCs w:val="24"/>
        </w:rPr>
        <w:instrText>ADDIN CSL_CITATION {"citationItems":[{"id":"ITEM-1","itemData":{"author":[{"dropping-particle":"","family":"Barry","given":"Ellen","non-dropping-particle":"","parse-names":false,"suffix":""},{"dropping-particle":"","family":"Kumar","given":"Hari","non-dropping-particle":"","parse-names":false,"suffix":""}],"container-title":"New York Times","id":"ITEM-1","issued":{"date-parts":[["2016"]]},"title":"Baby’s Killing Tests India’s Protection of an Aboriginal Culture - The New York Times","type":"report"},"uris":["http://www.mendeley.com/documents/?uuid=c8c9a4e8-0664-3650-9a0e-50a6d73673fa"]}],"mendeley":{"formattedCitation":"(6)","plainTextFormattedCitation":"(6)","previouslyFormattedCitation":"(6)"},"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A21BDB" w:rsidRPr="0012764C">
        <w:rPr>
          <w:rFonts w:ascii="Times New Roman" w:hAnsi="Times New Roman" w:cs="Times New Roman"/>
          <w:noProof/>
          <w:sz w:val="24"/>
          <w:szCs w:val="24"/>
        </w:rPr>
        <w:t>(6)</w:t>
      </w:r>
      <w:r w:rsidR="00EC22EE" w:rsidRPr="0012764C">
        <w:rPr>
          <w:rFonts w:ascii="Times New Roman" w:hAnsi="Times New Roman" w:cs="Times New Roman"/>
          <w:sz w:val="24"/>
          <w:szCs w:val="24"/>
        </w:rPr>
        <w:fldChar w:fldCharType="end"/>
      </w:r>
      <w:r w:rsidR="00A21BDB" w:rsidRPr="0012764C">
        <w:rPr>
          <w:rFonts w:ascii="Times New Roman" w:hAnsi="Times New Roman" w:cs="Times New Roman"/>
          <w:sz w:val="24"/>
          <w:szCs w:val="24"/>
        </w:rPr>
        <w:t>.</w:t>
      </w:r>
    </w:p>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lastRenderedPageBreak/>
        <w:t xml:space="preserve"> Article 16: Protecting Future Generations</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Under this Article, the present generations have the highest responsibility to protect the</w:t>
      </w:r>
      <w:r w:rsidR="00A304F4" w:rsidRPr="0012764C">
        <w:rPr>
          <w:rFonts w:ascii="Times New Roman" w:hAnsi="Times New Roman" w:cs="Times New Roman"/>
          <w:sz w:val="24"/>
          <w:szCs w:val="24"/>
        </w:rPr>
        <w:t xml:space="preserve"> future generation. This applies</w:t>
      </w:r>
      <w:r w:rsidRPr="0012764C">
        <w:rPr>
          <w:rFonts w:ascii="Times New Roman" w:hAnsi="Times New Roman" w:cs="Times New Roman"/>
          <w:sz w:val="24"/>
          <w:szCs w:val="24"/>
        </w:rPr>
        <w:t xml:space="preserve"> to protect the next generation of Jarawas too. Every measure required to safeguard the furthering of their generation should be indulged in while taking care to see that it is done in moderation</w:t>
      </w:r>
      <w:r w:rsidR="00A304F4" w:rsidRPr="0012764C">
        <w:rPr>
          <w:rFonts w:ascii="Times New Roman" w:hAnsi="Times New Roman" w:cs="Times New Roman"/>
          <w:sz w:val="24"/>
          <w:szCs w:val="24"/>
        </w:rPr>
        <w:t xml:space="preserve"> and with the consent of the Jarawa community</w:t>
      </w:r>
      <w:r w:rsidRPr="0012764C">
        <w:rPr>
          <w:rFonts w:ascii="Times New Roman" w:hAnsi="Times New Roman" w:cs="Times New Roman"/>
          <w:sz w:val="24"/>
          <w:szCs w:val="24"/>
        </w:rPr>
        <w:t xml:space="preserve">, as this is essential for the future of humanity. </w:t>
      </w:r>
    </w:p>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 xml:space="preserve">Article 17: Protection of the environment, the biosphere, and biodiversity </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Ethnic minorities such as the Jarawas live in the wild and feed on wildlife and forest products suc</w:t>
      </w:r>
      <w:r w:rsidR="007D7609" w:rsidRPr="0012764C">
        <w:rPr>
          <w:rFonts w:ascii="Times New Roman" w:hAnsi="Times New Roman" w:cs="Times New Roman"/>
          <w:sz w:val="24"/>
          <w:szCs w:val="24"/>
        </w:rPr>
        <w:t xml:space="preserve">h as fruits, leaves, and roots </w:t>
      </w:r>
      <w:r w:rsidR="00EC22EE" w:rsidRPr="0012764C">
        <w:rPr>
          <w:rFonts w:ascii="Times New Roman" w:hAnsi="Times New Roman" w:cs="Times New Roman"/>
          <w:sz w:val="24"/>
          <w:szCs w:val="24"/>
        </w:rPr>
        <w:fldChar w:fldCharType="begin" w:fldLock="1"/>
      </w:r>
      <w:r w:rsidR="0067384C" w:rsidRPr="0012764C">
        <w:rPr>
          <w:rFonts w:ascii="Times New Roman" w:hAnsi="Times New Roman" w:cs="Times New Roman"/>
          <w:sz w:val="24"/>
          <w:szCs w:val="24"/>
        </w:rPr>
        <w:instrText>ADDIN CSL_CITATION {"citationItems":[{"id":"ITEM-1","itemData":{"URL":"https://www.survivalinternational.org/tribes/jarawa","accessed":{"date-parts":[["2020","10","4"]]},"container-title":"Survival International","id":"ITEM-1","issued":{"date-parts":[["2006"]]},"title":"Jarawa - Survival International","type":"webpage"},"uris":["http://www.mendeley.com/documents/?uuid=d136c2a3-dd78-36f0-9ac6-ba266e80a24e"]}],"mendeley":{"formattedCitation":"(20)","plainTextFormattedCitation":"(20)","previouslyFormattedCitation":"(20)"},"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7D7609" w:rsidRPr="0012764C">
        <w:rPr>
          <w:rFonts w:ascii="Times New Roman" w:hAnsi="Times New Roman" w:cs="Times New Roman"/>
          <w:noProof/>
          <w:sz w:val="24"/>
          <w:szCs w:val="24"/>
        </w:rPr>
        <w:t>(20)</w:t>
      </w:r>
      <w:r w:rsidR="00EC22EE" w:rsidRPr="0012764C">
        <w:rPr>
          <w:rFonts w:ascii="Times New Roman" w:hAnsi="Times New Roman" w:cs="Times New Roman"/>
          <w:sz w:val="24"/>
          <w:szCs w:val="24"/>
        </w:rPr>
        <w:fldChar w:fldCharType="end"/>
      </w:r>
      <w:r w:rsidRPr="0012764C">
        <w:rPr>
          <w:rFonts w:ascii="Times New Roman" w:hAnsi="Times New Roman" w:cs="Times New Roman"/>
          <w:sz w:val="24"/>
          <w:szCs w:val="24"/>
        </w:rPr>
        <w:t xml:space="preserve">These also are required for their traditional medicines. </w:t>
      </w:r>
      <w:r w:rsidR="008523D7" w:rsidRPr="0012764C">
        <w:rPr>
          <w:rFonts w:ascii="Times New Roman" w:hAnsi="Times New Roman" w:cs="Times New Roman"/>
          <w:sz w:val="24"/>
          <w:szCs w:val="24"/>
        </w:rPr>
        <w:t>T</w:t>
      </w:r>
      <w:r w:rsidRPr="0012764C">
        <w:rPr>
          <w:rFonts w:ascii="Times New Roman" w:hAnsi="Times New Roman" w:cs="Times New Roman"/>
          <w:sz w:val="24"/>
          <w:szCs w:val="24"/>
        </w:rPr>
        <w:t xml:space="preserve">o further the cause of their survival, </w:t>
      </w:r>
      <w:r w:rsidR="008523D7" w:rsidRPr="0012764C">
        <w:rPr>
          <w:rFonts w:ascii="Times New Roman" w:hAnsi="Times New Roman" w:cs="Times New Roman"/>
          <w:sz w:val="24"/>
          <w:szCs w:val="24"/>
        </w:rPr>
        <w:t>we must</w:t>
      </w:r>
      <w:r w:rsidRPr="0012764C">
        <w:rPr>
          <w:rFonts w:ascii="Times New Roman" w:hAnsi="Times New Roman" w:cs="Times New Roman"/>
          <w:sz w:val="24"/>
          <w:szCs w:val="24"/>
        </w:rPr>
        <w:t xml:space="preserve"> safeguard their habitat</w:t>
      </w:r>
      <w:r w:rsidR="008523D7" w:rsidRPr="0012764C">
        <w:rPr>
          <w:rFonts w:ascii="Times New Roman" w:hAnsi="Times New Roman" w:cs="Times New Roman"/>
          <w:sz w:val="24"/>
          <w:szCs w:val="24"/>
        </w:rPr>
        <w:t>, which is crucial to their existence</w:t>
      </w:r>
      <w:r w:rsidRPr="0012764C">
        <w:rPr>
          <w:rFonts w:ascii="Times New Roman" w:hAnsi="Times New Roman" w:cs="Times New Roman"/>
          <w:sz w:val="24"/>
          <w:szCs w:val="24"/>
        </w:rPr>
        <w:t>. Maintaining healthy biodiversity is essential for their survival, as otherwise, depletion in their food products, may gravely endanger their existence. Aboriginals have a profound bond with their environment that is essential for the protection of their habitat. They utilize natural products in moderation so that they can be easily replenished, thus striking a perfect balance. They have a deep understanding of how to protect their environment for their future generations, as their elders did for them.</w:t>
      </w:r>
    </w:p>
    <w:p w:rsidR="008C1AFD" w:rsidRPr="0012764C" w:rsidRDefault="008C1AFD" w:rsidP="0012764C">
      <w:pPr>
        <w:spacing w:line="240" w:lineRule="auto"/>
        <w:rPr>
          <w:rFonts w:ascii="Times New Roman" w:hAnsi="Times New Roman" w:cs="Times New Roman"/>
          <w:b/>
          <w:sz w:val="24"/>
          <w:szCs w:val="24"/>
        </w:rPr>
      </w:pPr>
      <w:r w:rsidRPr="0012764C">
        <w:rPr>
          <w:rFonts w:ascii="Times New Roman" w:hAnsi="Times New Roman" w:cs="Times New Roman"/>
          <w:b/>
          <w:sz w:val="24"/>
          <w:szCs w:val="24"/>
        </w:rPr>
        <w:t>Conclusion:</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The government of India has heeded the advice of experts like Dr. Chandrakant Kar and other experts in the field who warned that any attempts to “civilize” the Jarawa by giving them clothing or education were likely to put their very exi</w:t>
      </w:r>
      <w:r w:rsidR="00A3195B" w:rsidRPr="0012764C">
        <w:rPr>
          <w:rFonts w:ascii="Times New Roman" w:hAnsi="Times New Roman" w:cs="Times New Roman"/>
          <w:sz w:val="24"/>
          <w:szCs w:val="24"/>
        </w:rPr>
        <w:t>stence in jeopardy</w:t>
      </w:r>
      <w:r w:rsidRPr="0012764C">
        <w:rPr>
          <w:rFonts w:ascii="Times New Roman" w:hAnsi="Times New Roman" w:cs="Times New Roman"/>
          <w:sz w:val="24"/>
          <w:szCs w:val="24"/>
        </w:rPr>
        <w:t xml:space="preserve">. The same </w:t>
      </w:r>
      <w:r w:rsidR="008523D7" w:rsidRPr="0012764C">
        <w:rPr>
          <w:rFonts w:ascii="Times New Roman" w:hAnsi="Times New Roman" w:cs="Times New Roman"/>
          <w:sz w:val="24"/>
          <w:szCs w:val="24"/>
        </w:rPr>
        <w:t>applies</w:t>
      </w:r>
      <w:r w:rsidRPr="0012764C">
        <w:rPr>
          <w:rFonts w:ascii="Times New Roman" w:hAnsi="Times New Roman" w:cs="Times New Roman"/>
          <w:sz w:val="24"/>
          <w:szCs w:val="24"/>
        </w:rPr>
        <w:t xml:space="preserve"> to ask them to comply with our laws and regul</w:t>
      </w:r>
      <w:r w:rsidR="00BE778E" w:rsidRPr="0012764C">
        <w:rPr>
          <w:rFonts w:ascii="Times New Roman" w:hAnsi="Times New Roman" w:cs="Times New Roman"/>
          <w:sz w:val="24"/>
          <w:szCs w:val="24"/>
        </w:rPr>
        <w:t xml:space="preserve">ations, as they are naïve to it. </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Knowing their vulnerable status, the Jarawas should be left alone, as only this can ensure their good-health and continued survival in their protected land. No efforts should be spared in protecting this vulnerable population</w:t>
      </w:r>
      <w:r w:rsidR="00A304F4" w:rsidRPr="0012764C">
        <w:rPr>
          <w:rFonts w:ascii="Times New Roman" w:hAnsi="Times New Roman" w:cs="Times New Roman"/>
          <w:sz w:val="24"/>
          <w:szCs w:val="24"/>
        </w:rPr>
        <w:t xml:space="preserve"> by providing them with the necessary medical care</w:t>
      </w:r>
      <w:r w:rsidRPr="0012764C">
        <w:rPr>
          <w:rFonts w:ascii="Times New Roman" w:hAnsi="Times New Roman" w:cs="Times New Roman"/>
          <w:sz w:val="24"/>
          <w:szCs w:val="24"/>
        </w:rPr>
        <w:t>. Knowing that the main threat to them is contact with the mainland population, all access and entry of mainland folks to their territory should be restricted immediately. This will ensure that they can continue their life without a</w:t>
      </w:r>
      <w:r w:rsidR="00A304F4" w:rsidRPr="0012764C">
        <w:rPr>
          <w:rFonts w:ascii="Times New Roman" w:hAnsi="Times New Roman" w:cs="Times New Roman"/>
          <w:sz w:val="24"/>
          <w:szCs w:val="24"/>
        </w:rPr>
        <w:t>ny shortage of food</w:t>
      </w:r>
      <w:r w:rsidRPr="0012764C">
        <w:rPr>
          <w:rFonts w:ascii="Times New Roman" w:hAnsi="Times New Roman" w:cs="Times New Roman"/>
          <w:sz w:val="24"/>
          <w:szCs w:val="24"/>
        </w:rPr>
        <w:t xml:space="preserve">, habitat, shelter, or being stripped of their culture and </w:t>
      </w:r>
      <w:r w:rsidR="00A3195B" w:rsidRPr="0012764C">
        <w:rPr>
          <w:rFonts w:ascii="Times New Roman" w:hAnsi="Times New Roman" w:cs="Times New Roman"/>
          <w:sz w:val="24"/>
          <w:szCs w:val="24"/>
        </w:rPr>
        <w:t>traditions, which are</w:t>
      </w:r>
      <w:r w:rsidRPr="0012764C">
        <w:rPr>
          <w:rFonts w:ascii="Times New Roman" w:hAnsi="Times New Roman" w:cs="Times New Roman"/>
          <w:sz w:val="24"/>
          <w:szCs w:val="24"/>
        </w:rPr>
        <w:t xml:space="preserve"> the very identity of the tri</w:t>
      </w:r>
      <w:r w:rsidR="00A3195B" w:rsidRPr="0012764C">
        <w:rPr>
          <w:rFonts w:ascii="Times New Roman" w:hAnsi="Times New Roman" w:cs="Times New Roman"/>
          <w:sz w:val="24"/>
          <w:szCs w:val="24"/>
        </w:rPr>
        <w:t>be</w:t>
      </w:r>
      <w:r w:rsidRPr="0012764C">
        <w:rPr>
          <w:rFonts w:ascii="Times New Roman" w:hAnsi="Times New Roman" w:cs="Times New Roman"/>
          <w:sz w:val="24"/>
          <w:szCs w:val="24"/>
        </w:rPr>
        <w:t>. Moreover, the GoI came up with the “Policy on Jarawa Tribe of the Andaman Islands” to regulate and limit the interference with the Jarawa population. The policy further mandated that no efforts should be made to assist the Jarawas to follow the lifestyle or laws of the mainstream population or govern</w:t>
      </w:r>
      <w:r w:rsidR="00A3195B" w:rsidRPr="0012764C">
        <w:rPr>
          <w:rFonts w:ascii="Times New Roman" w:hAnsi="Times New Roman" w:cs="Times New Roman"/>
          <w:sz w:val="24"/>
          <w:szCs w:val="24"/>
        </w:rPr>
        <w:t>ment against their choice</w:t>
      </w:r>
      <w:r w:rsidR="00EC22EE" w:rsidRPr="0012764C">
        <w:rPr>
          <w:rFonts w:ascii="Times New Roman" w:hAnsi="Times New Roman" w:cs="Times New Roman"/>
          <w:sz w:val="24"/>
          <w:szCs w:val="24"/>
        </w:rPr>
        <w:fldChar w:fldCharType="begin" w:fldLock="1"/>
      </w:r>
      <w:r w:rsidR="0067384C" w:rsidRPr="0012764C">
        <w:rPr>
          <w:rFonts w:ascii="Times New Roman" w:hAnsi="Times New Roman" w:cs="Times New Roman"/>
          <w:sz w:val="24"/>
          <w:szCs w:val="24"/>
        </w:rPr>
        <w:instrText>ADDIN CSL_CITATION {"citationItems":[{"id":"ITEM-1","itemData":{"author":[{"dropping-particle":"","family":"Gazette","given":"Nicobar","non-dropping-particle":"","parse-names":false,"suffix":""}],"id":"ITEM-1","issued":{"date-parts":[["2006"]]},"publisher":"ndaman &amp; Nicobar Administration Secretariat","publisher-place":"India","title":"Andaman &amp; Nicobar Islands (Protection of Aboriginal Tribes) Ammend ment Regulation of 2005","type":"legislation"},"uris":["http://www.mendeley.com/documents/?uuid=03bdf074-b547-41d5-8fe5-8a06326f5bd3"]}],"mendeley":{"formattedCitation":"(21)","plainTextFormattedCitation":"(21)","previouslyFormattedCitation":"(21)"},"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7D7609" w:rsidRPr="0012764C">
        <w:rPr>
          <w:rFonts w:ascii="Times New Roman" w:hAnsi="Times New Roman" w:cs="Times New Roman"/>
          <w:noProof/>
          <w:sz w:val="24"/>
          <w:szCs w:val="24"/>
        </w:rPr>
        <w:t>(21)</w:t>
      </w:r>
      <w:r w:rsidR="00EC22EE" w:rsidRPr="0012764C">
        <w:rPr>
          <w:rFonts w:ascii="Times New Roman" w:hAnsi="Times New Roman" w:cs="Times New Roman"/>
          <w:sz w:val="24"/>
          <w:szCs w:val="24"/>
        </w:rPr>
        <w:fldChar w:fldCharType="end"/>
      </w:r>
      <w:r w:rsidR="00A3195B" w:rsidRPr="0012764C">
        <w:rPr>
          <w:rFonts w:ascii="Times New Roman" w:hAnsi="Times New Roman" w:cs="Times New Roman"/>
          <w:sz w:val="24"/>
          <w:szCs w:val="24"/>
        </w:rPr>
        <w:t>.</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Since the UNESCO-UDBHR recognize</w:t>
      </w:r>
      <w:r w:rsidR="00A304F4" w:rsidRPr="0012764C">
        <w:rPr>
          <w:rFonts w:ascii="Times New Roman" w:hAnsi="Times New Roman" w:cs="Times New Roman"/>
          <w:sz w:val="24"/>
          <w:szCs w:val="24"/>
        </w:rPr>
        <w:t>s</w:t>
      </w:r>
      <w:r w:rsidRPr="0012764C">
        <w:rPr>
          <w:rFonts w:ascii="Times New Roman" w:hAnsi="Times New Roman" w:cs="Times New Roman"/>
          <w:sz w:val="24"/>
          <w:szCs w:val="24"/>
        </w:rPr>
        <w:t xml:space="preserve"> ‘groups’ distinctly in their preamble, the Jarawas should be allowed their autonomy t</w:t>
      </w:r>
      <w:r w:rsidR="00A304F4" w:rsidRPr="0012764C">
        <w:rPr>
          <w:rFonts w:ascii="Times New Roman" w:hAnsi="Times New Roman" w:cs="Times New Roman"/>
          <w:sz w:val="24"/>
          <w:szCs w:val="24"/>
        </w:rPr>
        <w:t>o practice their millennia</w:t>
      </w:r>
      <w:r w:rsidR="008523D7" w:rsidRPr="0012764C">
        <w:rPr>
          <w:rFonts w:ascii="Times New Roman" w:hAnsi="Times New Roman" w:cs="Times New Roman"/>
          <w:sz w:val="24"/>
          <w:szCs w:val="24"/>
        </w:rPr>
        <w:t>-</w:t>
      </w:r>
      <w:r w:rsidRPr="0012764C">
        <w:rPr>
          <w:rFonts w:ascii="Times New Roman" w:hAnsi="Times New Roman" w:cs="Times New Roman"/>
          <w:sz w:val="24"/>
          <w:szCs w:val="24"/>
        </w:rPr>
        <w:t>old culture, traditions</w:t>
      </w:r>
      <w:r w:rsidR="008523D7" w:rsidRPr="0012764C">
        <w:rPr>
          <w:rFonts w:ascii="Times New Roman" w:hAnsi="Times New Roman" w:cs="Times New Roman"/>
          <w:sz w:val="24"/>
          <w:szCs w:val="24"/>
        </w:rPr>
        <w:t>,</w:t>
      </w:r>
      <w:r w:rsidRPr="0012764C">
        <w:rPr>
          <w:rFonts w:ascii="Times New Roman" w:hAnsi="Times New Roman" w:cs="Times New Roman"/>
          <w:sz w:val="24"/>
          <w:szCs w:val="24"/>
        </w:rPr>
        <w:t xml:space="preserve"> and practices, even though they may be diametrically opposite to what we </w:t>
      </w:r>
      <w:r w:rsidR="00A304F4" w:rsidRPr="0012764C">
        <w:rPr>
          <w:rFonts w:ascii="Times New Roman" w:hAnsi="Times New Roman" w:cs="Times New Roman"/>
          <w:sz w:val="24"/>
          <w:szCs w:val="24"/>
        </w:rPr>
        <w:t>believe in a civilized world,</w:t>
      </w:r>
      <w:r w:rsidRPr="0012764C">
        <w:rPr>
          <w:rFonts w:ascii="Times New Roman" w:hAnsi="Times New Roman" w:cs="Times New Roman"/>
          <w:sz w:val="24"/>
          <w:szCs w:val="24"/>
        </w:rPr>
        <w:t xml:space="preserve"> pe</w:t>
      </w:r>
      <w:r w:rsidR="00A3195B" w:rsidRPr="0012764C">
        <w:rPr>
          <w:rFonts w:ascii="Times New Roman" w:hAnsi="Times New Roman" w:cs="Times New Roman"/>
          <w:sz w:val="24"/>
          <w:szCs w:val="24"/>
        </w:rPr>
        <w:t>r Article 5</w:t>
      </w:r>
      <w:r w:rsidRPr="0012764C">
        <w:rPr>
          <w:rFonts w:ascii="Times New Roman" w:hAnsi="Times New Roman" w:cs="Times New Roman"/>
          <w:sz w:val="24"/>
          <w:szCs w:val="24"/>
        </w:rPr>
        <w:t>. As an endogamous ethnic minority, they have every right to maintain the purity of their genetic pool, as they deem fi</w:t>
      </w:r>
      <w:r w:rsidR="00A304F4" w:rsidRPr="0012764C">
        <w:rPr>
          <w:rFonts w:ascii="Times New Roman" w:hAnsi="Times New Roman" w:cs="Times New Roman"/>
          <w:sz w:val="24"/>
          <w:szCs w:val="24"/>
        </w:rPr>
        <w:t xml:space="preserve">t, even if it is eliminating any individual </w:t>
      </w:r>
      <w:r w:rsidRPr="0012764C">
        <w:rPr>
          <w:rFonts w:ascii="Times New Roman" w:hAnsi="Times New Roman" w:cs="Times New Roman"/>
          <w:sz w:val="24"/>
          <w:szCs w:val="24"/>
        </w:rPr>
        <w:t>with clear signs of admi</w:t>
      </w:r>
      <w:r w:rsidR="00A3195B" w:rsidRPr="0012764C">
        <w:rPr>
          <w:rFonts w:ascii="Times New Roman" w:hAnsi="Times New Roman" w:cs="Times New Roman"/>
          <w:sz w:val="24"/>
          <w:szCs w:val="24"/>
        </w:rPr>
        <w:t>xture of their indigenous genes, as per their age-old practices.</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 xml:space="preserve">However, what would be helpful is to minimize the occurrence of illicit </w:t>
      </w:r>
      <w:r w:rsidR="00A21BDB" w:rsidRPr="0012764C">
        <w:rPr>
          <w:rFonts w:ascii="Times New Roman" w:hAnsi="Times New Roman" w:cs="Times New Roman"/>
          <w:sz w:val="24"/>
          <w:szCs w:val="24"/>
        </w:rPr>
        <w:t xml:space="preserve">contact and/ or </w:t>
      </w:r>
      <w:r w:rsidRPr="0012764C">
        <w:rPr>
          <w:rFonts w:ascii="Times New Roman" w:hAnsi="Times New Roman" w:cs="Times New Roman"/>
          <w:sz w:val="24"/>
          <w:szCs w:val="24"/>
        </w:rPr>
        <w:t>liaisons of tribal members with the members of the mainland, by strictly implementing the policies already in place for the protection of</w:t>
      </w:r>
      <w:r w:rsidR="00711BF7">
        <w:rPr>
          <w:rFonts w:ascii="Times New Roman" w:hAnsi="Times New Roman" w:cs="Times New Roman"/>
          <w:sz w:val="24"/>
          <w:szCs w:val="24"/>
        </w:rPr>
        <w:t xml:space="preserve"> the aboriginals of Andaman Islands</w:t>
      </w:r>
      <w:r w:rsidR="00EC22EE" w:rsidRPr="0012764C">
        <w:rPr>
          <w:rFonts w:ascii="Times New Roman" w:hAnsi="Times New Roman" w:cs="Times New Roman"/>
          <w:sz w:val="24"/>
          <w:szCs w:val="24"/>
        </w:rPr>
        <w:fldChar w:fldCharType="begin" w:fldLock="1"/>
      </w:r>
      <w:r w:rsidR="0067384C" w:rsidRPr="0012764C">
        <w:rPr>
          <w:rFonts w:ascii="Times New Roman" w:hAnsi="Times New Roman" w:cs="Times New Roman"/>
          <w:sz w:val="24"/>
          <w:szCs w:val="24"/>
        </w:rPr>
        <w:instrText>ADDIN CSL_CITATION {"citationItems":[{"id":"ITEM-1","itemData":{"URL":"https://prospectjournal.org/2019/05/31/the-isolated-murder-in-the-andamans-and-the-ethics-of-making-tribal-contact/","accessed":{"date-parts":[["2020","10","2"]]},"author":[{"dropping-particle":"","family":"Rose","given":"Mekalyn","non-dropping-particle":"","parse-names":false,"suffix":""}],"container-title":"Prospect","id":"ITEM-1","issued":{"date-parts":[["2019"]]},"title":"THE ISOLATED: MURDER IN THE ANDAMANS AND THE ETHICS OF MAKING TRIBAL CONTACT – PROSPECT","type":"webpage"},"uris":["http://www.mendeley.com/documents/?uuid=250e2dcd-8139-3985-a1b9-4d896b458d0a"]}],"mendeley":{"formattedCitation":"(22)","plainTextFormattedCitation":"(22)","previouslyFormattedCitation":"(22)"},"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7D7609" w:rsidRPr="0012764C">
        <w:rPr>
          <w:rFonts w:ascii="Times New Roman" w:hAnsi="Times New Roman" w:cs="Times New Roman"/>
          <w:noProof/>
          <w:sz w:val="24"/>
          <w:szCs w:val="24"/>
        </w:rPr>
        <w:t>(22)</w:t>
      </w:r>
      <w:r w:rsidR="00EC22EE" w:rsidRPr="0012764C">
        <w:rPr>
          <w:rFonts w:ascii="Times New Roman" w:hAnsi="Times New Roman" w:cs="Times New Roman"/>
          <w:sz w:val="24"/>
          <w:szCs w:val="24"/>
        </w:rPr>
        <w:fldChar w:fldCharType="end"/>
      </w:r>
      <w:r w:rsidR="00A21BDB" w:rsidRPr="0012764C">
        <w:rPr>
          <w:rFonts w:ascii="Times New Roman" w:hAnsi="Times New Roman" w:cs="Times New Roman"/>
          <w:sz w:val="24"/>
          <w:szCs w:val="24"/>
        </w:rPr>
        <w:t>.</w:t>
      </w:r>
    </w:p>
    <w:p w:rsidR="008C1AFD" w:rsidRPr="0012764C" w:rsidRDefault="008C1AFD"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lastRenderedPageBreak/>
        <w:t>Finally, the documentary movie ‘We are H</w:t>
      </w:r>
      <w:bookmarkStart w:id="0" w:name="_GoBack"/>
      <w:bookmarkEnd w:id="0"/>
      <w:r w:rsidRPr="0012764C">
        <w:rPr>
          <w:rFonts w:ascii="Times New Roman" w:hAnsi="Times New Roman" w:cs="Times New Roman"/>
          <w:sz w:val="24"/>
          <w:szCs w:val="24"/>
        </w:rPr>
        <w:t>umanity’ rightly captures the sentiments of the Jarawas, who declare, “</w:t>
      </w:r>
      <w:r w:rsidRPr="0012764C">
        <w:rPr>
          <w:rFonts w:ascii="Times New Roman" w:hAnsi="Times New Roman" w:cs="Times New Roman"/>
          <w:i/>
          <w:sz w:val="24"/>
          <w:szCs w:val="24"/>
        </w:rPr>
        <w:t>We are born happy. We are happy living our life</w:t>
      </w:r>
      <w:r w:rsidRPr="0012764C">
        <w:rPr>
          <w:rFonts w:ascii="Times New Roman" w:hAnsi="Times New Roman" w:cs="Times New Roman"/>
          <w:sz w:val="24"/>
          <w:szCs w:val="24"/>
        </w:rPr>
        <w:t xml:space="preserve">” and ending with the poignant statement by the </w:t>
      </w:r>
      <w:r w:rsidR="00711BF7">
        <w:rPr>
          <w:rFonts w:ascii="Times New Roman" w:hAnsi="Times New Roman" w:cs="Times New Roman"/>
          <w:sz w:val="24"/>
          <w:szCs w:val="24"/>
        </w:rPr>
        <w:t>members of the community imploring</w:t>
      </w:r>
      <w:r w:rsidRPr="0012764C">
        <w:rPr>
          <w:rFonts w:ascii="Times New Roman" w:hAnsi="Times New Roman" w:cs="Times New Roman"/>
          <w:sz w:val="24"/>
          <w:szCs w:val="24"/>
        </w:rPr>
        <w:t xml:space="preserve"> the mainlanders saying, “</w:t>
      </w:r>
      <w:r w:rsidRPr="0012764C">
        <w:rPr>
          <w:rFonts w:ascii="Times New Roman" w:hAnsi="Times New Roman" w:cs="Times New Roman"/>
          <w:i/>
          <w:sz w:val="24"/>
          <w:szCs w:val="24"/>
        </w:rPr>
        <w:t>We do not wan</w:t>
      </w:r>
      <w:r w:rsidR="00A3195B" w:rsidRPr="0012764C">
        <w:rPr>
          <w:rFonts w:ascii="Times New Roman" w:hAnsi="Times New Roman" w:cs="Times New Roman"/>
          <w:i/>
          <w:sz w:val="24"/>
          <w:szCs w:val="24"/>
        </w:rPr>
        <w:t>t to be contacted</w:t>
      </w:r>
      <w:r w:rsidR="00A21BDB" w:rsidRPr="0012764C">
        <w:rPr>
          <w:rFonts w:ascii="Times New Roman" w:hAnsi="Times New Roman" w:cs="Times New Roman"/>
          <w:sz w:val="24"/>
          <w:szCs w:val="24"/>
        </w:rPr>
        <w:t>”</w:t>
      </w:r>
      <w:r w:rsidR="00EC22EE" w:rsidRPr="0012764C">
        <w:rPr>
          <w:rFonts w:ascii="Times New Roman" w:hAnsi="Times New Roman" w:cs="Times New Roman"/>
          <w:sz w:val="24"/>
          <w:szCs w:val="24"/>
        </w:rPr>
        <w:fldChar w:fldCharType="begin" w:fldLock="1"/>
      </w:r>
      <w:r w:rsidR="0067384C" w:rsidRPr="0012764C">
        <w:rPr>
          <w:rFonts w:ascii="Times New Roman" w:hAnsi="Times New Roman" w:cs="Times New Roman"/>
          <w:sz w:val="24"/>
          <w:szCs w:val="24"/>
        </w:rPr>
        <w:instrText>ADDIN CSL_CITATION {"citationItems":[{"id":"ITEM-1","itemData":{"URL":"https://www.jarawas.com/pages/the-message-of-the-jarawa-people-to-our-world","accessed":{"date-parts":[["2020","10","4"]]},"container-title":"The Jarawas Foundation","id":"ITEM-1","issued":{"date-parts":[["0"]]},"title":"THE MESSAGE OF THE JARAWA PEOPLE TO OUR WORLD – The Jarawas Foundation","type":"webpage"},"uris":["http://www.mendeley.com/documents/?uuid=0ccbcaa6-b57c-3a41-bb66-ddca98297ead"]}],"mendeley":{"formattedCitation":"(23)","plainTextFormattedCitation":"(23)"},"properties":{"noteIndex":0},"schema":"https://github.com/citation-style-language/schema/raw/master/csl-citation.json"}</w:instrText>
      </w:r>
      <w:r w:rsidR="00EC22EE" w:rsidRPr="0012764C">
        <w:rPr>
          <w:rFonts w:ascii="Times New Roman" w:hAnsi="Times New Roman" w:cs="Times New Roman"/>
          <w:sz w:val="24"/>
          <w:szCs w:val="24"/>
        </w:rPr>
        <w:fldChar w:fldCharType="separate"/>
      </w:r>
      <w:r w:rsidR="0067384C" w:rsidRPr="0012764C">
        <w:rPr>
          <w:rFonts w:ascii="Times New Roman" w:hAnsi="Times New Roman" w:cs="Times New Roman"/>
          <w:noProof/>
          <w:sz w:val="24"/>
          <w:szCs w:val="24"/>
        </w:rPr>
        <w:t>(23)</w:t>
      </w:r>
      <w:r w:rsidR="00EC22EE" w:rsidRPr="0012764C">
        <w:rPr>
          <w:rFonts w:ascii="Times New Roman" w:hAnsi="Times New Roman" w:cs="Times New Roman"/>
          <w:sz w:val="24"/>
          <w:szCs w:val="24"/>
        </w:rPr>
        <w:fldChar w:fldCharType="end"/>
      </w:r>
      <w:r w:rsidR="0067384C" w:rsidRPr="0012764C">
        <w:rPr>
          <w:rFonts w:ascii="Times New Roman" w:hAnsi="Times New Roman" w:cs="Times New Roman"/>
          <w:sz w:val="24"/>
          <w:szCs w:val="24"/>
        </w:rPr>
        <w:t>. Their request needs to be honored.</w:t>
      </w:r>
    </w:p>
    <w:p w:rsidR="00F808E6" w:rsidRDefault="008523D7" w:rsidP="0012764C">
      <w:pPr>
        <w:spacing w:line="240" w:lineRule="auto"/>
        <w:rPr>
          <w:rFonts w:ascii="Times New Roman" w:hAnsi="Times New Roman" w:cs="Times New Roman"/>
          <w:sz w:val="24"/>
          <w:szCs w:val="24"/>
        </w:rPr>
      </w:pPr>
      <w:r w:rsidRPr="0012764C">
        <w:rPr>
          <w:rFonts w:ascii="Times New Roman" w:hAnsi="Times New Roman" w:cs="Times New Roman"/>
          <w:sz w:val="24"/>
          <w:szCs w:val="24"/>
        </w:rPr>
        <w:t>Given</w:t>
      </w:r>
      <w:r w:rsidR="0067384C" w:rsidRPr="0012764C">
        <w:rPr>
          <w:rFonts w:ascii="Times New Roman" w:hAnsi="Times New Roman" w:cs="Times New Roman"/>
          <w:sz w:val="24"/>
          <w:szCs w:val="24"/>
        </w:rPr>
        <w:t xml:space="preserve"> all the above fact</w:t>
      </w:r>
      <w:r w:rsidRPr="0012764C">
        <w:rPr>
          <w:rFonts w:ascii="Times New Roman" w:hAnsi="Times New Roman" w:cs="Times New Roman"/>
          <w:sz w:val="24"/>
          <w:szCs w:val="24"/>
        </w:rPr>
        <w:t>s</w:t>
      </w:r>
      <w:r w:rsidR="008C1AFD" w:rsidRPr="0012764C">
        <w:rPr>
          <w:rFonts w:ascii="Times New Roman" w:hAnsi="Times New Roman" w:cs="Times New Roman"/>
          <w:sz w:val="24"/>
          <w:szCs w:val="24"/>
        </w:rPr>
        <w:t xml:space="preserve">, the Government of India did a commendable job ethically, by averting the persecution of the Jarawa elder in the murder of the child. </w:t>
      </w:r>
    </w:p>
    <w:p w:rsidR="00F808E6" w:rsidRDefault="00F808E6" w:rsidP="0012764C">
      <w:pPr>
        <w:spacing w:line="240" w:lineRule="auto"/>
        <w:rPr>
          <w:rFonts w:ascii="Times New Roman" w:hAnsi="Times New Roman" w:cs="Times New Roman"/>
          <w:sz w:val="24"/>
          <w:szCs w:val="24"/>
        </w:rPr>
      </w:pPr>
    </w:p>
    <w:p w:rsidR="00F808E6" w:rsidRPr="00F808E6" w:rsidRDefault="00F808E6" w:rsidP="00F808E6">
      <w:pPr>
        <w:rPr>
          <w:rFonts w:ascii="Times New Roman" w:hAnsi="Times New Roman" w:cs="Times New Roman"/>
          <w:b/>
          <w:sz w:val="24"/>
          <w:szCs w:val="24"/>
        </w:rPr>
      </w:pPr>
      <w:r w:rsidRPr="00F808E6">
        <w:rPr>
          <w:rFonts w:ascii="Times New Roman" w:hAnsi="Times New Roman" w:cs="Times New Roman"/>
          <w:b/>
          <w:sz w:val="24"/>
          <w:szCs w:val="24"/>
        </w:rPr>
        <w:t xml:space="preserve">Disclaimer: </w:t>
      </w:r>
    </w:p>
    <w:p w:rsidR="00F808E6" w:rsidRDefault="00F808E6" w:rsidP="00F808E6">
      <w:pPr>
        <w:rPr>
          <w:rFonts w:ascii="Times New Roman" w:eastAsia="Times New Roman" w:hAnsi="Times New Roman" w:cs="Times New Roman"/>
          <w:color w:val="222222"/>
          <w:sz w:val="24"/>
          <w:szCs w:val="24"/>
        </w:rPr>
      </w:pPr>
      <w:r w:rsidRPr="00F808E6">
        <w:rPr>
          <w:rFonts w:ascii="Times New Roman" w:eastAsia="Times New Roman" w:hAnsi="Times New Roman" w:cs="Times New Roman"/>
          <w:color w:val="222222"/>
          <w:sz w:val="24"/>
          <w:szCs w:val="24"/>
          <w:shd w:val="clear" w:color="auto" w:fill="FFFFFF"/>
        </w:rPr>
        <w:t>"Research reported in this publication was supported by the Fogarty International Center of the National Institutes of Health under Award Number R25TW010305. The content is solely the responsibility of the author</w:t>
      </w:r>
      <w:r>
        <w:rPr>
          <w:rFonts w:ascii="Times New Roman" w:eastAsia="Times New Roman" w:hAnsi="Times New Roman" w:cs="Times New Roman"/>
          <w:color w:val="222222"/>
          <w:sz w:val="24"/>
          <w:szCs w:val="24"/>
          <w:shd w:val="clear" w:color="auto" w:fill="FFFFFF"/>
        </w:rPr>
        <w:t>(</w:t>
      </w:r>
      <w:r w:rsidRPr="00F808E6">
        <w:rPr>
          <w:rFonts w:ascii="Times New Roman" w:eastAsia="Times New Roman" w:hAnsi="Times New Roman" w:cs="Times New Roman"/>
          <w:color w:val="222222"/>
          <w:sz w:val="24"/>
          <w:szCs w:val="24"/>
          <w:shd w:val="clear" w:color="auto" w:fill="FFFFFF"/>
        </w:rPr>
        <w:t>s</w:t>
      </w:r>
      <w:r>
        <w:rPr>
          <w:rFonts w:ascii="Times New Roman" w:eastAsia="Times New Roman" w:hAnsi="Times New Roman" w:cs="Times New Roman"/>
          <w:color w:val="222222"/>
          <w:sz w:val="24"/>
          <w:szCs w:val="24"/>
          <w:shd w:val="clear" w:color="auto" w:fill="FFFFFF"/>
        </w:rPr>
        <w:t>)</w:t>
      </w:r>
      <w:r w:rsidRPr="00F808E6">
        <w:rPr>
          <w:rFonts w:ascii="Times New Roman" w:eastAsia="Times New Roman" w:hAnsi="Times New Roman" w:cs="Times New Roman"/>
          <w:color w:val="222222"/>
          <w:sz w:val="24"/>
          <w:szCs w:val="24"/>
          <w:shd w:val="clear" w:color="auto" w:fill="FFFFFF"/>
        </w:rPr>
        <w:t xml:space="preserve"> and does not necessarily represent the official views of the National Institutes of</w:t>
      </w:r>
      <w:r>
        <w:rPr>
          <w:rFonts w:ascii="Times New Roman" w:eastAsia="Times New Roman" w:hAnsi="Times New Roman" w:cs="Times New Roman"/>
          <w:sz w:val="24"/>
          <w:szCs w:val="24"/>
        </w:rPr>
        <w:t xml:space="preserve"> </w:t>
      </w:r>
      <w:r w:rsidRPr="00F808E6">
        <w:rPr>
          <w:rFonts w:ascii="Times New Roman" w:eastAsia="Times New Roman" w:hAnsi="Times New Roman" w:cs="Times New Roman"/>
          <w:color w:val="222222"/>
          <w:sz w:val="24"/>
          <w:szCs w:val="24"/>
        </w:rPr>
        <w:t>Health"</w:t>
      </w:r>
    </w:p>
    <w:p w:rsidR="00F808E6" w:rsidRDefault="00F808E6" w:rsidP="00F808E6">
      <w:pPr>
        <w:rPr>
          <w:rFonts w:ascii="Times New Roman" w:eastAsia="Times New Roman" w:hAnsi="Times New Roman" w:cs="Times New Roman"/>
          <w:color w:val="222222"/>
          <w:sz w:val="24"/>
          <w:szCs w:val="24"/>
        </w:rPr>
      </w:pPr>
    </w:p>
    <w:p w:rsidR="00F808E6" w:rsidRPr="00F808E6" w:rsidRDefault="00F808E6" w:rsidP="00F808E6">
      <w:pPr>
        <w:jc w:val="both"/>
        <w:rPr>
          <w:rFonts w:ascii="Times New Roman" w:eastAsia="Times New Roman" w:hAnsi="Times New Roman" w:cs="Times New Roman"/>
          <w:b/>
          <w:color w:val="222222"/>
          <w:sz w:val="24"/>
          <w:szCs w:val="24"/>
        </w:rPr>
      </w:pPr>
      <w:r w:rsidRPr="00F808E6">
        <w:rPr>
          <w:rFonts w:ascii="Times New Roman" w:eastAsia="Times New Roman" w:hAnsi="Times New Roman" w:cs="Times New Roman"/>
          <w:b/>
          <w:color w:val="222222"/>
          <w:sz w:val="24"/>
          <w:szCs w:val="24"/>
        </w:rPr>
        <w:t xml:space="preserve">Acknowledgement: </w:t>
      </w:r>
    </w:p>
    <w:p w:rsidR="00F808E6" w:rsidRPr="00F808E6" w:rsidRDefault="00F808E6" w:rsidP="00F808E6">
      <w:pPr>
        <w:jc w:val="both"/>
        <w:rPr>
          <w:rFonts w:ascii="Times New Roman" w:eastAsia="Times New Roman" w:hAnsi="Times New Roman" w:cs="Times New Roman"/>
          <w:sz w:val="24"/>
          <w:szCs w:val="24"/>
        </w:rPr>
      </w:pPr>
      <w:r w:rsidRPr="00F808E6">
        <w:rPr>
          <w:rFonts w:ascii="Times New Roman" w:eastAsia="Times New Roman" w:hAnsi="Times New Roman" w:cs="Times New Roman"/>
          <w:color w:val="222222"/>
          <w:sz w:val="24"/>
          <w:szCs w:val="24"/>
        </w:rPr>
        <w:t>I would like to a</w:t>
      </w:r>
      <w:r w:rsidRPr="00F808E6">
        <w:rPr>
          <w:rFonts w:ascii="Times New Roman" w:hAnsi="Times New Roman" w:cs="Times New Roman"/>
          <w:color w:val="222222"/>
          <w:sz w:val="24"/>
          <w:szCs w:val="24"/>
          <w:shd w:val="clear" w:color="auto" w:fill="FFFFFF"/>
        </w:rPr>
        <w:t>cknowledge Prof</w:t>
      </w:r>
      <w:r>
        <w:rPr>
          <w:rFonts w:ascii="Times New Roman" w:hAnsi="Times New Roman" w:cs="Times New Roman"/>
          <w:color w:val="222222"/>
          <w:sz w:val="24"/>
          <w:szCs w:val="24"/>
          <w:shd w:val="clear" w:color="auto" w:fill="FFFFFF"/>
        </w:rPr>
        <w:t>essor</w:t>
      </w:r>
      <w:r w:rsidRPr="00F808E6">
        <w:rPr>
          <w:rFonts w:ascii="Times New Roman" w:hAnsi="Times New Roman" w:cs="Times New Roman"/>
          <w:color w:val="222222"/>
          <w:sz w:val="24"/>
          <w:szCs w:val="24"/>
          <w:shd w:val="clear" w:color="auto" w:fill="FFFFFF"/>
        </w:rPr>
        <w:t xml:space="preserve"> Bert Gordijn, </w:t>
      </w:r>
      <w:r w:rsidRPr="00F808E6">
        <w:rPr>
          <w:rFonts w:ascii="Times New Roman" w:hAnsi="Times New Roman" w:cs="Times New Roman"/>
          <w:color w:val="000000"/>
          <w:sz w:val="24"/>
          <w:szCs w:val="24"/>
          <w:shd w:val="clear" w:color="auto" w:fill="FFFFFF"/>
        </w:rPr>
        <w:t xml:space="preserve">Director of the Ethics Research Centre, </w:t>
      </w:r>
      <w:r w:rsidRPr="00F808E6">
        <w:rPr>
          <w:rFonts w:ascii="Times New Roman" w:hAnsi="Times New Roman" w:cs="Times New Roman"/>
          <w:color w:val="222222"/>
          <w:sz w:val="24"/>
          <w:szCs w:val="24"/>
          <w:shd w:val="clear" w:color="auto" w:fill="FFFFFF"/>
        </w:rPr>
        <w:t xml:space="preserve">Dublin City University, Ireland who mentored the module on ethical deliberations, which </w:t>
      </w:r>
      <w:r>
        <w:rPr>
          <w:rFonts w:ascii="Times New Roman" w:hAnsi="Times New Roman" w:cs="Times New Roman"/>
          <w:color w:val="222222"/>
          <w:sz w:val="24"/>
          <w:szCs w:val="24"/>
          <w:shd w:val="clear" w:color="auto" w:fill="FFFFFF"/>
        </w:rPr>
        <w:t xml:space="preserve">was </w:t>
      </w:r>
      <w:r w:rsidRPr="00F808E6">
        <w:rPr>
          <w:rFonts w:ascii="Times New Roman" w:hAnsi="Times New Roman" w:cs="Times New Roman"/>
          <w:color w:val="222222"/>
          <w:sz w:val="24"/>
          <w:szCs w:val="24"/>
          <w:shd w:val="clear" w:color="auto" w:fill="FFFFFF"/>
        </w:rPr>
        <w:t xml:space="preserve">used </w:t>
      </w:r>
      <w:r>
        <w:rPr>
          <w:rFonts w:ascii="Times New Roman" w:hAnsi="Times New Roman" w:cs="Times New Roman"/>
          <w:color w:val="222222"/>
          <w:sz w:val="24"/>
          <w:szCs w:val="24"/>
          <w:shd w:val="clear" w:color="auto" w:fill="FFFFFF"/>
        </w:rPr>
        <w:t>in this article that resulted</w:t>
      </w:r>
      <w:r w:rsidRPr="00F808E6">
        <w:rPr>
          <w:rFonts w:ascii="Times New Roman" w:hAnsi="Times New Roman" w:cs="Times New Roman"/>
          <w:color w:val="222222"/>
          <w:sz w:val="24"/>
          <w:szCs w:val="24"/>
          <w:shd w:val="clear" w:color="auto" w:fill="FFFFFF"/>
        </w:rPr>
        <w:t xml:space="preserve"> in this publication.</w:t>
      </w:r>
    </w:p>
    <w:p w:rsidR="00F808E6" w:rsidRDefault="00F808E6" w:rsidP="0012764C">
      <w:pPr>
        <w:spacing w:line="240" w:lineRule="auto"/>
        <w:rPr>
          <w:rFonts w:ascii="Times New Roman" w:hAnsi="Times New Roman" w:cs="Times New Roman"/>
          <w:sz w:val="24"/>
          <w:szCs w:val="24"/>
        </w:rPr>
      </w:pPr>
    </w:p>
    <w:p w:rsidR="00711BF7" w:rsidRPr="0012764C" w:rsidRDefault="00711BF7" w:rsidP="0012764C">
      <w:pPr>
        <w:spacing w:line="240" w:lineRule="auto"/>
        <w:rPr>
          <w:rFonts w:ascii="Times New Roman" w:hAnsi="Times New Roman" w:cs="Times New Roman"/>
          <w:sz w:val="24"/>
          <w:szCs w:val="24"/>
        </w:rPr>
      </w:pPr>
    </w:p>
    <w:p w:rsidR="008C1AFD" w:rsidRPr="00711BF7" w:rsidRDefault="008C1AFD" w:rsidP="0012764C">
      <w:pPr>
        <w:spacing w:line="240" w:lineRule="auto"/>
        <w:rPr>
          <w:rFonts w:ascii="Times New Roman" w:hAnsi="Times New Roman" w:cs="Times New Roman"/>
          <w:b/>
          <w:sz w:val="24"/>
          <w:szCs w:val="24"/>
        </w:rPr>
      </w:pPr>
      <w:r w:rsidRPr="00711BF7">
        <w:rPr>
          <w:rFonts w:ascii="Times New Roman" w:hAnsi="Times New Roman" w:cs="Times New Roman"/>
          <w:b/>
          <w:sz w:val="24"/>
          <w:szCs w:val="24"/>
        </w:rPr>
        <w:t>References:</w:t>
      </w:r>
    </w:p>
    <w:p w:rsidR="0067384C" w:rsidRPr="0012764C" w:rsidRDefault="00EC22EE"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sz w:val="24"/>
          <w:szCs w:val="24"/>
        </w:rPr>
        <w:fldChar w:fldCharType="begin" w:fldLock="1"/>
      </w:r>
      <w:r w:rsidR="00E67C19" w:rsidRPr="0012764C">
        <w:rPr>
          <w:rFonts w:ascii="Times New Roman" w:hAnsi="Times New Roman" w:cs="Times New Roman"/>
          <w:sz w:val="24"/>
          <w:szCs w:val="24"/>
        </w:rPr>
        <w:instrText xml:space="preserve">ADDIN Mendeley Bibliography CSL_BIBLIOGRAPHY </w:instrText>
      </w:r>
      <w:r w:rsidRPr="0012764C">
        <w:rPr>
          <w:rFonts w:ascii="Times New Roman" w:hAnsi="Times New Roman" w:cs="Times New Roman"/>
          <w:sz w:val="24"/>
          <w:szCs w:val="24"/>
        </w:rPr>
        <w:fldChar w:fldCharType="separate"/>
      </w:r>
      <w:r w:rsidR="0067384C" w:rsidRPr="0012764C">
        <w:rPr>
          <w:rFonts w:ascii="Times New Roman" w:hAnsi="Times New Roman" w:cs="Times New Roman"/>
          <w:noProof/>
          <w:sz w:val="24"/>
          <w:szCs w:val="24"/>
        </w:rPr>
        <w:t xml:space="preserve">1. </w:t>
      </w:r>
      <w:r w:rsidR="0067384C" w:rsidRPr="0012764C">
        <w:rPr>
          <w:rFonts w:ascii="Times New Roman" w:hAnsi="Times New Roman" w:cs="Times New Roman"/>
          <w:noProof/>
          <w:sz w:val="24"/>
          <w:szCs w:val="24"/>
        </w:rPr>
        <w:tab/>
        <w:t>Majumder PP. The Human Genetic History of South Asia [Internet]. Vol. 20, Current Biology. Elsevier; 2010 [cited 2020 Oct 2]. p. R184–7. Available from: http://www.cell.com/article/S0960982209020685/fulltext</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2. </w:t>
      </w:r>
      <w:r w:rsidRPr="0012764C">
        <w:rPr>
          <w:rFonts w:ascii="Times New Roman" w:hAnsi="Times New Roman" w:cs="Times New Roman"/>
          <w:noProof/>
          <w:sz w:val="24"/>
          <w:szCs w:val="24"/>
        </w:rPr>
        <w:tab/>
        <w:t>WHO ARE THE JARAWA PEOPLE? – The Jarawas Foundation [Internet]. The Jarawas Foundation. [cited 2020 Oct 4]. Available from: https://organicthejarawas.com/pages/who-are-the-jarawa-people</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3. </w:t>
      </w:r>
      <w:r w:rsidRPr="0012764C">
        <w:rPr>
          <w:rFonts w:ascii="Times New Roman" w:hAnsi="Times New Roman" w:cs="Times New Roman"/>
          <w:noProof/>
          <w:sz w:val="24"/>
          <w:szCs w:val="24"/>
        </w:rPr>
        <w:tab/>
        <w:t>Chandrasekar A, Saheb SY, Gangopadyaya P, Gangopadyaya S, Mukherjee A, Basu D, et al. YAP insertion signature in South Asia. Ann Hum Biol [Internet]. 2007 Sep [cited 2020 Oct 5];34(5):582–6. Available from: https://pubmed.ncbi.nlm.nih.gov/17786594/</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4. </w:t>
      </w:r>
      <w:r w:rsidRPr="0012764C">
        <w:rPr>
          <w:rFonts w:ascii="Times New Roman" w:hAnsi="Times New Roman" w:cs="Times New Roman"/>
          <w:noProof/>
          <w:sz w:val="24"/>
          <w:szCs w:val="24"/>
        </w:rPr>
        <w:tab/>
        <w:t>Mondal M, Bergström A, Xue Y, Calafell F, Laayouni H, Casals F, et al. Y-chromosomal sequences of diverse Indian populations and the ancestry of the Andamanese. Hum Genet [Internet]. 2017 May 1 [cited 2020 Oct 4];136(5):499–510. Available from: https://pubmed.ncbi.nlm.nih.gov/28444560/</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5. </w:t>
      </w:r>
      <w:r w:rsidRPr="0012764C">
        <w:rPr>
          <w:rFonts w:ascii="Times New Roman" w:hAnsi="Times New Roman" w:cs="Times New Roman"/>
          <w:noProof/>
          <w:sz w:val="24"/>
          <w:szCs w:val="24"/>
        </w:rPr>
        <w:tab/>
        <w:t xml:space="preserve">Thangaraj K, Singh L, Reddy AG, Rao VR, Sehgal SC, Underhill PA, et al. Genetic </w:t>
      </w:r>
      <w:r w:rsidRPr="0012764C">
        <w:rPr>
          <w:rFonts w:ascii="Times New Roman" w:hAnsi="Times New Roman" w:cs="Times New Roman"/>
          <w:noProof/>
          <w:sz w:val="24"/>
          <w:szCs w:val="24"/>
        </w:rPr>
        <w:lastRenderedPageBreak/>
        <w:t xml:space="preserve">Affinities of the Andaman Islanders, a Vanishing Human Population. Curr Biol. 2003;13(02):86–93. </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6. </w:t>
      </w:r>
      <w:r w:rsidRPr="0012764C">
        <w:rPr>
          <w:rFonts w:ascii="Times New Roman" w:hAnsi="Times New Roman" w:cs="Times New Roman"/>
          <w:noProof/>
          <w:sz w:val="24"/>
          <w:szCs w:val="24"/>
        </w:rPr>
        <w:tab/>
        <w:t>Barry E, Kumar H. Baby’s Killing Tests India’s Protection of an Aboriginal Culture - The New York Times [Internet]. New York Times. 2016 [cited 2020 Sep 29]. Available from: https://www.nytimes.com/2016/03/14/world/asia/india-jarawas-child-murder.html</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7. </w:t>
      </w:r>
      <w:r w:rsidRPr="0012764C">
        <w:rPr>
          <w:rFonts w:ascii="Times New Roman" w:hAnsi="Times New Roman" w:cs="Times New Roman"/>
          <w:noProof/>
          <w:sz w:val="24"/>
          <w:szCs w:val="24"/>
        </w:rPr>
        <w:tab/>
        <w:t>Scotty Hendricks. Uncontacted tribes: What do we know about the world’s 100 hidden communities? - Big Think [Internet]. Big Think. 2018 [cited 2020 Oct 4]. Available from: https://bigthink.com/scotty-hendricks/there-are-more-than-100-uncontacted-tribes-in-the-world-who-are-they</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8. </w:t>
      </w:r>
      <w:r w:rsidRPr="0012764C">
        <w:rPr>
          <w:rFonts w:ascii="Times New Roman" w:hAnsi="Times New Roman" w:cs="Times New Roman"/>
          <w:noProof/>
          <w:sz w:val="24"/>
          <w:szCs w:val="24"/>
        </w:rPr>
        <w:tab/>
        <w:t>Das MK, Singh SS, Adak T, Vasantha K, Mohanty D. The Duffy blood groups of Jarawas - The primitive and vanishing tribe of Andaman and Nicobar Islands of India. Transfus Med [Internet]. 2005 Jun [cited 2020 Oct 4];15(3):237–40. Available from: https://pubmed.ncbi.nlm.nih.gov/15943709/</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9. </w:t>
      </w:r>
      <w:r w:rsidRPr="0012764C">
        <w:rPr>
          <w:rFonts w:ascii="Times New Roman" w:hAnsi="Times New Roman" w:cs="Times New Roman"/>
          <w:noProof/>
          <w:sz w:val="24"/>
          <w:szCs w:val="24"/>
        </w:rPr>
        <w:tab/>
        <w:t>Shanks GD. Historical review: Does falciparum malaria destroy isolated tribal populations? [Internet]. Vol. 14, Travel Medicine and Infectious Disease. Elsevier USA; 2016 [cited 2020 Oct 4]. p. 646–51. Available from: https://pubmed.ncbi.nlm.nih.gov/27555283/</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10. </w:t>
      </w:r>
      <w:r w:rsidRPr="0012764C">
        <w:rPr>
          <w:rFonts w:ascii="Times New Roman" w:hAnsi="Times New Roman" w:cs="Times New Roman"/>
          <w:noProof/>
          <w:sz w:val="24"/>
          <w:szCs w:val="24"/>
        </w:rPr>
        <w:tab/>
        <w:t xml:space="preserve">Das MK, Joshi H, Verma A, Singh SS, Adak T. Malaria among the Jarawas, a primitive and isolated tribe on the Andaman </w:t>
      </w:r>
      <w:r w:rsidR="008523D7" w:rsidRPr="0012764C">
        <w:rPr>
          <w:rFonts w:ascii="Times New Roman" w:hAnsi="Times New Roman" w:cs="Times New Roman"/>
          <w:noProof/>
          <w:sz w:val="24"/>
          <w:szCs w:val="24"/>
        </w:rPr>
        <w:t>I</w:t>
      </w:r>
      <w:r w:rsidRPr="0012764C">
        <w:rPr>
          <w:rFonts w:ascii="Times New Roman" w:hAnsi="Times New Roman" w:cs="Times New Roman"/>
          <w:noProof/>
          <w:sz w:val="24"/>
          <w:szCs w:val="24"/>
        </w:rPr>
        <w:t>slands, India. Ann Trop Med Parasitol [Internet]. 2005 Sep [cited 2020 Oct 4];99(6):545–52. Available from: https://pubmed.ncbi.nlm.nih.gov/16156967/</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11. </w:t>
      </w:r>
      <w:r w:rsidRPr="0012764C">
        <w:rPr>
          <w:rFonts w:ascii="Times New Roman" w:hAnsi="Times New Roman" w:cs="Times New Roman"/>
          <w:noProof/>
          <w:sz w:val="24"/>
          <w:szCs w:val="24"/>
        </w:rPr>
        <w:tab/>
        <w:t>Murhekar M V., Murhekar KM, Sehgal SC. Alarming prevalence of hepatitis-B infection among the Jarawas - A primitive Negrito tribe of Andaman and Nicobar Islands, India. J Viral Hepat [Internet]. 2003 May [cited 2020 Oct 4];10(3):232–3. Available from: https://pubmed.ncbi.nlm.nih.gov/12753343/</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12. </w:t>
      </w:r>
      <w:r w:rsidRPr="0012764C">
        <w:rPr>
          <w:rFonts w:ascii="Times New Roman" w:hAnsi="Times New Roman" w:cs="Times New Roman"/>
          <w:noProof/>
          <w:sz w:val="24"/>
          <w:szCs w:val="24"/>
        </w:rPr>
        <w:tab/>
        <w:t>Murhekar M V., Chakravarty R, Murhekar KM, Banerjee A, Sehgal SC. Hepatitis B virus genotypes among the Jarawas: A primitive Negrito tribe of Andaman and Nicobar Islands, India. Arch Virol [Internet]. 2006 Aug [cited 2020 Oct 4];151(8):1499–510. Available from: https://pubmed.ncbi.nlm.nih.gov/16514497/</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13. </w:t>
      </w:r>
      <w:r w:rsidRPr="0012764C">
        <w:rPr>
          <w:rFonts w:ascii="Times New Roman" w:hAnsi="Times New Roman" w:cs="Times New Roman"/>
          <w:noProof/>
          <w:sz w:val="24"/>
          <w:szCs w:val="24"/>
        </w:rPr>
        <w:tab/>
        <w:t>Murhekar M V., Murhekar KM, Sehgal SC. Epidemiology of hepatitis B virus infection among the tribes of Andaman and Nicobar Islands, India [Internet]. Vol. 102, Transactions of the Royal Society of Tropical Medicine and Hygiene. Trans R Soc Trop Med Hyg; 2008 [cited 2020 Oct 4]. p. 729–34. Available from: https://pubmed.ncbi.nlm.nih.gov/18565560/</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14. </w:t>
      </w:r>
      <w:r w:rsidRPr="0012764C">
        <w:rPr>
          <w:rFonts w:ascii="Times New Roman" w:hAnsi="Times New Roman" w:cs="Times New Roman"/>
          <w:noProof/>
          <w:sz w:val="24"/>
          <w:szCs w:val="24"/>
        </w:rPr>
        <w:tab/>
        <w:t>Subramanian S. The Doctor’s Diary That Holds Clues About the Residents of North Sentinel [Internet]. The Wire. 2018 [cited 2020 Oct 2]. Available from: https://thewire.in/health/jarawa-north-sentinel-andaman-tribes</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15. </w:t>
      </w:r>
      <w:r w:rsidRPr="0012764C">
        <w:rPr>
          <w:rFonts w:ascii="Times New Roman" w:hAnsi="Times New Roman" w:cs="Times New Roman"/>
          <w:noProof/>
          <w:sz w:val="24"/>
          <w:szCs w:val="24"/>
        </w:rPr>
        <w:tab/>
        <w:t>Basu SK. A health profile of tribal India. Health Millions [Internet]. 1994 Apr [cited 2020 Oct 2];2(2):12–4. Available from: https://pubmed.ncbi.nlm.nih.gov/12287763/</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lastRenderedPageBreak/>
        <w:t xml:space="preserve">16. </w:t>
      </w:r>
      <w:r w:rsidRPr="0012764C">
        <w:rPr>
          <w:rFonts w:ascii="Times New Roman" w:hAnsi="Times New Roman" w:cs="Times New Roman"/>
          <w:noProof/>
          <w:sz w:val="24"/>
          <w:szCs w:val="24"/>
        </w:rPr>
        <w:tab/>
        <w:t>Undercover audio tape proves Andaman ‘human safaris’ continue - Survival International [Internet]. Survival International. 2018 [cited 2020 Oct 4]. Available from: https://www.survivalinternational.org/news/8014</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17. </w:t>
      </w:r>
      <w:r w:rsidRPr="0012764C">
        <w:rPr>
          <w:rFonts w:ascii="Times New Roman" w:hAnsi="Times New Roman" w:cs="Times New Roman"/>
          <w:noProof/>
          <w:sz w:val="24"/>
          <w:szCs w:val="24"/>
        </w:rPr>
        <w:tab/>
        <w:t>Dereims A. We are Humanity - Watch the trailer – The Jarawas Foundation [Internet]. The Jarawas Foundation. 2017 [cited 2020 Oct 4]. Available from: https://organicthejarawas.com/pages/watch-the-trailer</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18. </w:t>
      </w:r>
      <w:r w:rsidRPr="0012764C">
        <w:rPr>
          <w:rFonts w:ascii="Times New Roman" w:hAnsi="Times New Roman" w:cs="Times New Roman"/>
          <w:noProof/>
          <w:sz w:val="24"/>
          <w:szCs w:val="24"/>
        </w:rPr>
        <w:tab/>
        <w:t>Jitender. T</w:t>
      </w:r>
      <w:r w:rsidR="008523D7" w:rsidRPr="0012764C">
        <w:rPr>
          <w:rFonts w:ascii="Times New Roman" w:hAnsi="Times New Roman" w:cs="Times New Roman"/>
          <w:noProof/>
          <w:sz w:val="24"/>
          <w:szCs w:val="24"/>
        </w:rPr>
        <w:t>he t</w:t>
      </w:r>
      <w:r w:rsidRPr="0012764C">
        <w:rPr>
          <w:rFonts w:ascii="Times New Roman" w:hAnsi="Times New Roman" w:cs="Times New Roman"/>
          <w:noProof/>
          <w:sz w:val="24"/>
          <w:szCs w:val="24"/>
        </w:rPr>
        <w:t>ribal population of Andaman and Nicobar Islands has declined: census report [Internet]. Down to Earth. 2015 [cited 2020 Oct 4]. Available from: https://www.downtoearth.org.in/news/tribal-population-of-andaman-and-nicobar-islands-has-declined-census-report--41167</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19. </w:t>
      </w:r>
      <w:r w:rsidRPr="0012764C">
        <w:rPr>
          <w:rFonts w:ascii="Times New Roman" w:hAnsi="Times New Roman" w:cs="Times New Roman"/>
          <w:noProof/>
          <w:sz w:val="24"/>
          <w:szCs w:val="24"/>
        </w:rPr>
        <w:tab/>
        <w:t xml:space="preserve">Henk AMJ, Michèle S. The UNESCO Universal Declaration on Bioethics and Human Rights Background, principles. 2009. </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20. </w:t>
      </w:r>
      <w:r w:rsidRPr="0012764C">
        <w:rPr>
          <w:rFonts w:ascii="Times New Roman" w:hAnsi="Times New Roman" w:cs="Times New Roman"/>
          <w:noProof/>
          <w:sz w:val="24"/>
          <w:szCs w:val="24"/>
        </w:rPr>
        <w:tab/>
        <w:t>Jarawa - Survival International [Internet]. Survival International. 2006 [cited 2020 Oct 4]. Available from: https://www.survivalinternational.org/tribes/jarawa</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21. </w:t>
      </w:r>
      <w:r w:rsidRPr="0012764C">
        <w:rPr>
          <w:rFonts w:ascii="Times New Roman" w:hAnsi="Times New Roman" w:cs="Times New Roman"/>
          <w:noProof/>
          <w:sz w:val="24"/>
          <w:szCs w:val="24"/>
        </w:rPr>
        <w:tab/>
        <w:t>Gazette N. Andaman &amp; Nicobar Islands (Protecti</w:t>
      </w:r>
      <w:r w:rsidR="008523D7" w:rsidRPr="0012764C">
        <w:rPr>
          <w:rFonts w:ascii="Times New Roman" w:hAnsi="Times New Roman" w:cs="Times New Roman"/>
          <w:noProof/>
          <w:sz w:val="24"/>
          <w:szCs w:val="24"/>
        </w:rPr>
        <w:t>on of Aboriginal Tribes) Amend</w:t>
      </w:r>
      <w:r w:rsidRPr="0012764C">
        <w:rPr>
          <w:rFonts w:ascii="Times New Roman" w:hAnsi="Times New Roman" w:cs="Times New Roman"/>
          <w:noProof/>
          <w:sz w:val="24"/>
          <w:szCs w:val="24"/>
        </w:rPr>
        <w:t xml:space="preserve">ment Regulation of 2005. India: </w:t>
      </w:r>
      <w:r w:rsidR="008523D7" w:rsidRPr="0012764C">
        <w:rPr>
          <w:rFonts w:ascii="Times New Roman" w:hAnsi="Times New Roman" w:cs="Times New Roman"/>
          <w:noProof/>
          <w:sz w:val="24"/>
          <w:szCs w:val="24"/>
        </w:rPr>
        <w:t>A</w:t>
      </w:r>
      <w:r w:rsidRPr="0012764C">
        <w:rPr>
          <w:rFonts w:ascii="Times New Roman" w:hAnsi="Times New Roman" w:cs="Times New Roman"/>
          <w:noProof/>
          <w:sz w:val="24"/>
          <w:szCs w:val="24"/>
        </w:rPr>
        <w:t xml:space="preserve">ndaman &amp; Nicobar Administration Secretariat; 2006. </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22. </w:t>
      </w:r>
      <w:r w:rsidRPr="0012764C">
        <w:rPr>
          <w:rFonts w:ascii="Times New Roman" w:hAnsi="Times New Roman" w:cs="Times New Roman"/>
          <w:noProof/>
          <w:sz w:val="24"/>
          <w:szCs w:val="24"/>
        </w:rPr>
        <w:tab/>
        <w:t>Rose M. THE ISOLATED: MURDER IN THE ANDAMANS AND THE ETHICS OF MAKING TRIBAL CONTACT – PROSPECT [Internet]. Prospect. 2019 [cited 2020 Oct 2]. Available from: https://prospectjournal.org/2019/05/31/the-isolated-murder-in-the-andamans-and-the-ethics-of-making-tribal-contact/</w:t>
      </w:r>
    </w:p>
    <w:p w:rsidR="0067384C" w:rsidRPr="0012764C" w:rsidRDefault="0067384C" w:rsidP="0012764C">
      <w:pPr>
        <w:widowControl w:val="0"/>
        <w:autoSpaceDE w:val="0"/>
        <w:autoSpaceDN w:val="0"/>
        <w:adjustRightInd w:val="0"/>
        <w:spacing w:line="240" w:lineRule="auto"/>
        <w:ind w:left="640" w:hanging="640"/>
        <w:rPr>
          <w:rFonts w:ascii="Times New Roman" w:hAnsi="Times New Roman" w:cs="Times New Roman"/>
          <w:noProof/>
          <w:sz w:val="24"/>
          <w:szCs w:val="24"/>
        </w:rPr>
      </w:pPr>
      <w:r w:rsidRPr="0012764C">
        <w:rPr>
          <w:rFonts w:ascii="Times New Roman" w:hAnsi="Times New Roman" w:cs="Times New Roman"/>
          <w:noProof/>
          <w:sz w:val="24"/>
          <w:szCs w:val="24"/>
        </w:rPr>
        <w:t xml:space="preserve">23. </w:t>
      </w:r>
      <w:r w:rsidRPr="0012764C">
        <w:rPr>
          <w:rFonts w:ascii="Times New Roman" w:hAnsi="Times New Roman" w:cs="Times New Roman"/>
          <w:noProof/>
          <w:sz w:val="24"/>
          <w:szCs w:val="24"/>
        </w:rPr>
        <w:tab/>
        <w:t>THE MESSAGE OF THE JARAWA PEOPLE TO OUR WORLD – The Jarawas Foundation [Internet]. The Jarawas Foundation. [cited 2020 Oct 4]. Available from: https://www.jarawas.com/pages/the-message-of-the-jarawa-people-to-our-world</w:t>
      </w:r>
    </w:p>
    <w:p w:rsidR="00165638" w:rsidRPr="0012764C" w:rsidRDefault="00EC22EE" w:rsidP="0012764C">
      <w:pPr>
        <w:widowControl w:val="0"/>
        <w:autoSpaceDE w:val="0"/>
        <w:autoSpaceDN w:val="0"/>
        <w:adjustRightInd w:val="0"/>
        <w:spacing w:line="240" w:lineRule="auto"/>
        <w:ind w:left="640" w:hanging="640"/>
        <w:rPr>
          <w:rFonts w:ascii="Times New Roman" w:hAnsi="Times New Roman" w:cs="Times New Roman"/>
          <w:sz w:val="24"/>
          <w:szCs w:val="24"/>
        </w:rPr>
      </w:pPr>
      <w:r w:rsidRPr="0012764C">
        <w:rPr>
          <w:rFonts w:ascii="Times New Roman" w:hAnsi="Times New Roman" w:cs="Times New Roman"/>
          <w:sz w:val="24"/>
          <w:szCs w:val="24"/>
        </w:rPr>
        <w:fldChar w:fldCharType="end"/>
      </w:r>
    </w:p>
    <w:sectPr w:rsidR="00165638" w:rsidRPr="0012764C" w:rsidSect="00E766CD">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1AB9" w:rsidRDefault="00311AB9" w:rsidP="00C11FAC">
      <w:pPr>
        <w:spacing w:after="0" w:line="240" w:lineRule="auto"/>
      </w:pPr>
      <w:r>
        <w:separator/>
      </w:r>
    </w:p>
  </w:endnote>
  <w:endnote w:type="continuationSeparator" w:id="0">
    <w:p w:rsidR="00311AB9" w:rsidRDefault="00311AB9" w:rsidP="00C11F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Latha">
    <w:altName w:val="Arial"/>
    <w:panose1 w:val="020B0604020202020204"/>
    <w:charset w:val="01"/>
    <w:family w:val="roman"/>
    <w:notTrueType/>
    <w:pitch w:val="variable"/>
    <w:sig w:usb0="00040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74924644"/>
      <w:docPartObj>
        <w:docPartGallery w:val="Page Numbers (Bottom of Page)"/>
        <w:docPartUnique/>
      </w:docPartObj>
    </w:sdtPr>
    <w:sdtContent>
      <w:p w:rsidR="0067384C" w:rsidRDefault="00EC22EE">
        <w:pPr>
          <w:pStyle w:val="Footer"/>
          <w:jc w:val="right"/>
        </w:pPr>
        <w:r>
          <w:fldChar w:fldCharType="begin"/>
        </w:r>
        <w:r w:rsidR="00903628">
          <w:instrText xml:space="preserve"> PAGE   \* MERGEFORMAT </w:instrText>
        </w:r>
        <w:r>
          <w:fldChar w:fldCharType="separate"/>
        </w:r>
        <w:r w:rsidR="00123B72">
          <w:rPr>
            <w:noProof/>
          </w:rPr>
          <w:t>7</w:t>
        </w:r>
        <w:r>
          <w:rPr>
            <w:noProof/>
          </w:rPr>
          <w:fldChar w:fldCharType="end"/>
        </w:r>
      </w:p>
    </w:sdtContent>
  </w:sdt>
  <w:p w:rsidR="0067384C" w:rsidRDefault="0067384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1AB9" w:rsidRDefault="00311AB9" w:rsidP="00C11FAC">
      <w:pPr>
        <w:spacing w:after="0" w:line="240" w:lineRule="auto"/>
      </w:pPr>
      <w:r>
        <w:separator/>
      </w:r>
    </w:p>
  </w:footnote>
  <w:footnote w:type="continuationSeparator" w:id="0">
    <w:p w:rsidR="00311AB9" w:rsidRDefault="00311AB9" w:rsidP="00C11FAC">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1FAC" w:rsidRDefault="00C11FAC">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8194"/>
  </w:hdrShapeDefaults>
  <w:footnotePr>
    <w:footnote w:id="-1"/>
    <w:footnote w:id="0"/>
  </w:footnotePr>
  <w:endnotePr>
    <w:endnote w:id="-1"/>
    <w:endnote w:id="0"/>
  </w:endnotePr>
  <w:compat/>
  <w:docVars>
    <w:docVar w:name="__Grammarly_42____i" w:val="H4sIAAAAAAAEAKtWckksSQxILCpxzi/NK1GyMqwFAAEhoTITAAAA"/>
    <w:docVar w:name="__Grammarly_42___1" w:val="H4sIAAAAAAAEAKtWcslP9kxRslIyNDYyMTM2NrU0MTM0BdJGZko6SsGpxcWZ+XkgBUa1AAqPO5ssAAAA"/>
  </w:docVars>
  <w:rsids>
    <w:rsidRoot w:val="00A8689D"/>
    <w:rsid w:val="00042EB9"/>
    <w:rsid w:val="0005334B"/>
    <w:rsid w:val="00091027"/>
    <w:rsid w:val="001171F0"/>
    <w:rsid w:val="00123B72"/>
    <w:rsid w:val="0012454D"/>
    <w:rsid w:val="0012764C"/>
    <w:rsid w:val="00160AB7"/>
    <w:rsid w:val="00163C2F"/>
    <w:rsid w:val="00163FFC"/>
    <w:rsid w:val="00165638"/>
    <w:rsid w:val="00197DA6"/>
    <w:rsid w:val="001C00C5"/>
    <w:rsid w:val="00213403"/>
    <w:rsid w:val="00221F94"/>
    <w:rsid w:val="00223458"/>
    <w:rsid w:val="00223BDC"/>
    <w:rsid w:val="00243441"/>
    <w:rsid w:val="00255389"/>
    <w:rsid w:val="002922F7"/>
    <w:rsid w:val="00295B68"/>
    <w:rsid w:val="00311AB9"/>
    <w:rsid w:val="00361FAA"/>
    <w:rsid w:val="00450AF1"/>
    <w:rsid w:val="00477AC1"/>
    <w:rsid w:val="005126BA"/>
    <w:rsid w:val="005341AE"/>
    <w:rsid w:val="00551436"/>
    <w:rsid w:val="005D25D0"/>
    <w:rsid w:val="005F7066"/>
    <w:rsid w:val="00605B4D"/>
    <w:rsid w:val="00623003"/>
    <w:rsid w:val="00637322"/>
    <w:rsid w:val="00650143"/>
    <w:rsid w:val="0067384C"/>
    <w:rsid w:val="006B7924"/>
    <w:rsid w:val="006C0C39"/>
    <w:rsid w:val="006E5C7D"/>
    <w:rsid w:val="00703FE9"/>
    <w:rsid w:val="00711BF7"/>
    <w:rsid w:val="00730853"/>
    <w:rsid w:val="00735843"/>
    <w:rsid w:val="00757C53"/>
    <w:rsid w:val="00762370"/>
    <w:rsid w:val="007D7609"/>
    <w:rsid w:val="0084699E"/>
    <w:rsid w:val="008523D7"/>
    <w:rsid w:val="0086059F"/>
    <w:rsid w:val="008B3D24"/>
    <w:rsid w:val="008C1AFD"/>
    <w:rsid w:val="008C5E46"/>
    <w:rsid w:val="00903628"/>
    <w:rsid w:val="009244E2"/>
    <w:rsid w:val="00953DCF"/>
    <w:rsid w:val="009F7695"/>
    <w:rsid w:val="00A02A56"/>
    <w:rsid w:val="00A21BDB"/>
    <w:rsid w:val="00A304F4"/>
    <w:rsid w:val="00A3195B"/>
    <w:rsid w:val="00A32077"/>
    <w:rsid w:val="00A3244A"/>
    <w:rsid w:val="00A33B4C"/>
    <w:rsid w:val="00A4073E"/>
    <w:rsid w:val="00A51F3A"/>
    <w:rsid w:val="00A61EAA"/>
    <w:rsid w:val="00A8143B"/>
    <w:rsid w:val="00A8689D"/>
    <w:rsid w:val="00A950ED"/>
    <w:rsid w:val="00AE4C4A"/>
    <w:rsid w:val="00B02798"/>
    <w:rsid w:val="00B2572A"/>
    <w:rsid w:val="00BE778E"/>
    <w:rsid w:val="00C11FAC"/>
    <w:rsid w:val="00C33062"/>
    <w:rsid w:val="00C53515"/>
    <w:rsid w:val="00C70DD7"/>
    <w:rsid w:val="00C9252D"/>
    <w:rsid w:val="00C96E72"/>
    <w:rsid w:val="00CA0356"/>
    <w:rsid w:val="00CA1459"/>
    <w:rsid w:val="00CA759C"/>
    <w:rsid w:val="00CD51F4"/>
    <w:rsid w:val="00D21173"/>
    <w:rsid w:val="00D42D71"/>
    <w:rsid w:val="00D54998"/>
    <w:rsid w:val="00D608A4"/>
    <w:rsid w:val="00D72754"/>
    <w:rsid w:val="00DA3D9D"/>
    <w:rsid w:val="00DD12D7"/>
    <w:rsid w:val="00DD2536"/>
    <w:rsid w:val="00E0016E"/>
    <w:rsid w:val="00E13F82"/>
    <w:rsid w:val="00E33CCD"/>
    <w:rsid w:val="00E41505"/>
    <w:rsid w:val="00E67C19"/>
    <w:rsid w:val="00E766CD"/>
    <w:rsid w:val="00E80702"/>
    <w:rsid w:val="00EC219A"/>
    <w:rsid w:val="00EC22EE"/>
    <w:rsid w:val="00EC7E33"/>
    <w:rsid w:val="00F424F1"/>
    <w:rsid w:val="00F625E8"/>
    <w:rsid w:val="00F72B1E"/>
    <w:rsid w:val="00F808E6"/>
    <w:rsid w:val="00F845CF"/>
    <w:rsid w:val="00F97B84"/>
    <w:rsid w:val="00FA05C5"/>
    <w:rsid w:val="00FB7F5C"/>
    <w:rsid w:val="00FC3934"/>
    <w:rsid w:val="00FD0612"/>
  </w:rsids>
  <m:mathPr>
    <m:mathFont m:val="Cambria Math"/>
    <m:brkBin m:val="before"/>
    <m:brkBinSub m:val="--"/>
    <m:smallFrac/>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66C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12454D"/>
    <w:rPr>
      <w:rFonts w:ascii="Calibri" w:eastAsia="Calibri" w:hAnsi="Calibri" w:cs="Calibri"/>
    </w:rPr>
  </w:style>
  <w:style w:type="paragraph" w:styleId="NormalWeb">
    <w:name w:val="Normal (Web)"/>
    <w:basedOn w:val="Normal"/>
    <w:uiPriority w:val="99"/>
    <w:unhideWhenUsed/>
    <w:rsid w:val="00163FF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63FFC"/>
    <w:rPr>
      <w:b/>
      <w:bCs/>
    </w:rPr>
  </w:style>
  <w:style w:type="character" w:styleId="Emphasis">
    <w:name w:val="Emphasis"/>
    <w:basedOn w:val="DefaultParagraphFont"/>
    <w:uiPriority w:val="20"/>
    <w:qFormat/>
    <w:rsid w:val="00A51F3A"/>
    <w:rPr>
      <w:i/>
      <w:iCs/>
    </w:rPr>
  </w:style>
  <w:style w:type="paragraph" w:styleId="Header">
    <w:name w:val="header"/>
    <w:basedOn w:val="Normal"/>
    <w:link w:val="HeaderChar"/>
    <w:uiPriority w:val="99"/>
    <w:unhideWhenUsed/>
    <w:rsid w:val="00C11F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1FAC"/>
  </w:style>
  <w:style w:type="paragraph" w:styleId="Footer">
    <w:name w:val="footer"/>
    <w:basedOn w:val="Normal"/>
    <w:link w:val="FooterChar"/>
    <w:uiPriority w:val="99"/>
    <w:unhideWhenUsed/>
    <w:rsid w:val="00C11F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FAC"/>
  </w:style>
  <w:style w:type="paragraph" w:styleId="BalloonText">
    <w:name w:val="Balloon Text"/>
    <w:basedOn w:val="Normal"/>
    <w:link w:val="BalloonTextChar"/>
    <w:uiPriority w:val="99"/>
    <w:semiHidden/>
    <w:unhideWhenUsed/>
    <w:rsid w:val="007623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2370"/>
    <w:rPr>
      <w:rFonts w:ascii="Tahoma" w:hAnsi="Tahoma" w:cs="Tahoma"/>
      <w:sz w:val="16"/>
      <w:szCs w:val="16"/>
    </w:rPr>
  </w:style>
  <w:style w:type="character" w:styleId="CommentReference">
    <w:name w:val="annotation reference"/>
    <w:basedOn w:val="DefaultParagraphFont"/>
    <w:uiPriority w:val="99"/>
    <w:semiHidden/>
    <w:unhideWhenUsed/>
    <w:rsid w:val="00762370"/>
    <w:rPr>
      <w:sz w:val="16"/>
      <w:szCs w:val="16"/>
    </w:rPr>
  </w:style>
  <w:style w:type="paragraph" w:styleId="CommentText">
    <w:name w:val="annotation text"/>
    <w:basedOn w:val="Normal"/>
    <w:link w:val="CommentTextChar"/>
    <w:uiPriority w:val="99"/>
    <w:semiHidden/>
    <w:unhideWhenUsed/>
    <w:rsid w:val="00762370"/>
    <w:pPr>
      <w:spacing w:line="240" w:lineRule="auto"/>
    </w:pPr>
    <w:rPr>
      <w:sz w:val="20"/>
      <w:szCs w:val="20"/>
    </w:rPr>
  </w:style>
  <w:style w:type="character" w:customStyle="1" w:styleId="CommentTextChar">
    <w:name w:val="Comment Text Char"/>
    <w:basedOn w:val="DefaultParagraphFont"/>
    <w:link w:val="CommentText"/>
    <w:uiPriority w:val="99"/>
    <w:semiHidden/>
    <w:rsid w:val="00762370"/>
    <w:rPr>
      <w:sz w:val="20"/>
      <w:szCs w:val="20"/>
    </w:rPr>
  </w:style>
  <w:style w:type="paragraph" w:styleId="CommentSubject">
    <w:name w:val="annotation subject"/>
    <w:basedOn w:val="CommentText"/>
    <w:next w:val="CommentText"/>
    <w:link w:val="CommentSubjectChar"/>
    <w:uiPriority w:val="99"/>
    <w:semiHidden/>
    <w:unhideWhenUsed/>
    <w:rsid w:val="00762370"/>
    <w:rPr>
      <w:b/>
      <w:bCs/>
    </w:rPr>
  </w:style>
  <w:style w:type="character" w:customStyle="1" w:styleId="CommentSubjectChar">
    <w:name w:val="Comment Subject Char"/>
    <w:basedOn w:val="CommentTextChar"/>
    <w:link w:val="CommentSubject"/>
    <w:uiPriority w:val="99"/>
    <w:semiHidden/>
    <w:rsid w:val="00762370"/>
    <w:rPr>
      <w:b/>
      <w:bCs/>
      <w:sz w:val="20"/>
      <w:szCs w:val="20"/>
    </w:rPr>
  </w:style>
  <w:style w:type="paragraph" w:styleId="Revision">
    <w:name w:val="Revision"/>
    <w:hidden/>
    <w:uiPriority w:val="99"/>
    <w:semiHidden/>
    <w:rsid w:val="006B7924"/>
    <w:pPr>
      <w:spacing w:after="0" w:line="240" w:lineRule="auto"/>
    </w:pPr>
  </w:style>
</w:styles>
</file>

<file path=word/webSettings.xml><?xml version="1.0" encoding="utf-8"?>
<w:webSettings xmlns:r="http://schemas.openxmlformats.org/officeDocument/2006/relationships" xmlns:w="http://schemas.openxmlformats.org/wordprocessingml/2006/main">
  <w:divs>
    <w:div w:id="349725449">
      <w:bodyDiv w:val="1"/>
      <w:marLeft w:val="0"/>
      <w:marRight w:val="0"/>
      <w:marTop w:val="0"/>
      <w:marBottom w:val="0"/>
      <w:divBdr>
        <w:top w:val="none" w:sz="0" w:space="0" w:color="auto"/>
        <w:left w:val="none" w:sz="0" w:space="0" w:color="auto"/>
        <w:bottom w:val="none" w:sz="0" w:space="0" w:color="auto"/>
        <w:right w:val="none" w:sz="0" w:space="0" w:color="auto"/>
      </w:divBdr>
      <w:divsChild>
        <w:div w:id="1932153110">
          <w:marLeft w:val="0"/>
          <w:marRight w:val="0"/>
          <w:marTop w:val="13"/>
          <w:marBottom w:val="0"/>
          <w:divBdr>
            <w:top w:val="none" w:sz="0" w:space="0" w:color="auto"/>
            <w:left w:val="none" w:sz="0" w:space="0" w:color="auto"/>
            <w:bottom w:val="none" w:sz="0" w:space="0" w:color="auto"/>
            <w:right w:val="none" w:sz="0" w:space="0" w:color="auto"/>
          </w:divBdr>
          <w:divsChild>
            <w:div w:id="133486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432348">
      <w:bodyDiv w:val="1"/>
      <w:marLeft w:val="0"/>
      <w:marRight w:val="0"/>
      <w:marTop w:val="0"/>
      <w:marBottom w:val="0"/>
      <w:divBdr>
        <w:top w:val="none" w:sz="0" w:space="0" w:color="auto"/>
        <w:left w:val="none" w:sz="0" w:space="0" w:color="auto"/>
        <w:bottom w:val="none" w:sz="0" w:space="0" w:color="auto"/>
        <w:right w:val="none" w:sz="0" w:space="0" w:color="auto"/>
      </w:divBdr>
      <w:divsChild>
        <w:div w:id="809633193">
          <w:marLeft w:val="0"/>
          <w:marRight w:val="0"/>
          <w:marTop w:val="0"/>
          <w:marBottom w:val="0"/>
          <w:divBdr>
            <w:top w:val="none" w:sz="0" w:space="0" w:color="auto"/>
            <w:left w:val="none" w:sz="0" w:space="0" w:color="auto"/>
            <w:bottom w:val="none" w:sz="0" w:space="0" w:color="auto"/>
            <w:right w:val="none" w:sz="0" w:space="0" w:color="auto"/>
          </w:divBdr>
        </w:div>
      </w:divsChild>
    </w:div>
    <w:div w:id="1701970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B8C753-B3F8-4BCF-8C9F-8523F6F27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9613</Words>
  <Characters>54798</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HINI</dc:creator>
  <cp:lastModifiedBy>Sushma</cp:lastModifiedBy>
  <cp:revision>2</cp:revision>
  <dcterms:created xsi:type="dcterms:W3CDTF">2021-04-20T05:43:00Z</dcterms:created>
  <dcterms:modified xsi:type="dcterms:W3CDTF">2021-04-20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f4443dc-1d0e-3d65-9f15-82b991c8c128</vt:lpwstr>
  </property>
  <property fmtid="{D5CDD505-2E9C-101B-9397-08002B2CF9AE}" pid="24" name="Mendeley Citation Style_1">
    <vt:lpwstr>http://www.zotero.org/styles/vancouver</vt:lpwstr>
  </property>
</Properties>
</file>